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23164" w:rsidRPr="00417D45" w:rsidRDefault="00FF6CDE" w:rsidP="00296A06">
      <w:pPr>
        <w:spacing w:after="0"/>
        <w:jc w:val="center"/>
        <w:rPr>
          <w:rFonts w:asciiTheme="majorBidi" w:hAnsiTheme="majorBidi" w:cstheme="majorBidi"/>
          <w:b/>
          <w:bCs/>
          <w:sz w:val="32"/>
          <w:szCs w:val="32"/>
        </w:rPr>
      </w:pPr>
      <w:r w:rsidRPr="00417D45">
        <w:rPr>
          <w:rFonts w:asciiTheme="majorBidi" w:hAnsiTheme="majorBidi" w:cstheme="majorBidi"/>
          <w:b/>
          <w:bCs/>
          <w:sz w:val="32"/>
          <w:szCs w:val="32"/>
          <w:cs/>
        </w:rPr>
        <w:t>เมนูอาหารสมุนไพร เพื่อความงามและยาอายุวัฒนะ</w:t>
      </w:r>
    </w:p>
    <w:p w:rsidR="00FF6CDE" w:rsidRPr="00417D45" w:rsidRDefault="00FF6CDE" w:rsidP="00296A06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</w:p>
    <w:p w:rsidR="00FF6CDE" w:rsidRPr="00DD09BB" w:rsidRDefault="00FF6CDE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417D45">
        <w:rPr>
          <w:rFonts w:asciiTheme="majorBidi" w:hAnsiTheme="majorBidi" w:cstheme="majorBidi"/>
          <w:b/>
          <w:bCs/>
          <w:sz w:val="32"/>
          <w:szCs w:val="32"/>
          <w:cs/>
        </w:rPr>
        <w:t>ยำส</w:t>
      </w:r>
      <w:r w:rsidRPr="00DD09BB">
        <w:rPr>
          <w:rFonts w:asciiTheme="majorBidi" w:hAnsiTheme="majorBidi" w:cstheme="majorBidi"/>
          <w:b/>
          <w:bCs/>
          <w:sz w:val="32"/>
          <w:szCs w:val="32"/>
          <w:cs/>
        </w:rPr>
        <w:t>มุนไพร</w:t>
      </w:r>
    </w:p>
    <w:p w:rsidR="00FF6CDE" w:rsidRPr="00DD09BB" w:rsidRDefault="00716AA7" w:rsidP="00296A06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DD09BB">
        <w:rPr>
          <w:rFonts w:asciiTheme="majorBidi" w:hAnsiTheme="majorBidi" w:cstheme="majorBidi"/>
          <w:b/>
          <w:bCs/>
          <w:sz w:val="32"/>
          <w:szCs w:val="32"/>
          <w:cs/>
        </w:rPr>
        <w:t>เครื่องปรุง</w:t>
      </w:r>
    </w:p>
    <w:p w:rsidR="00FF6CDE" w:rsidRPr="00417D45" w:rsidRDefault="00FF6CDE" w:rsidP="00F54C6F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ตะไคร้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3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  <w:t>ต้น</w:t>
      </w:r>
    </w:p>
    <w:p w:rsidR="00FF6CDE" w:rsidRPr="00417D45" w:rsidRDefault="00FF6CDE" w:rsidP="00F54C6F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กระชาย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1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  <w:t>ชิ้นเล็ก</w:t>
      </w:r>
    </w:p>
    <w:p w:rsidR="00FF6CDE" w:rsidRPr="00417D45" w:rsidRDefault="00FF6CDE" w:rsidP="00F54C6F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ใบสะระแหน่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1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FF6CDE" w:rsidRPr="00417D45" w:rsidRDefault="00FF6CDE" w:rsidP="00F54C6F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ใบช้าพลู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½</w:t>
      </w:r>
      <w:r w:rsidRPr="00417D45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>ถ้วย</w:t>
      </w:r>
    </w:p>
    <w:p w:rsidR="00FF6CDE" w:rsidRPr="00417D45" w:rsidRDefault="00FF6CDE" w:rsidP="00F54C6F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ใบโหระพา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/>
          <w:sz w:val="32"/>
          <w:szCs w:val="32"/>
        </w:rPr>
        <w:tab/>
      </w:r>
      <w:r w:rsidR="00085E8F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2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FF6CDE" w:rsidRPr="00417D45" w:rsidRDefault="00FF6CDE" w:rsidP="00F54C6F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หอมแดง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/>
          <w:sz w:val="32"/>
          <w:szCs w:val="32"/>
        </w:rPr>
        <w:tab/>
      </w:r>
      <w:r w:rsidR="00085E8F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3-4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  <w:t>กลีบ</w:t>
      </w:r>
    </w:p>
    <w:p w:rsidR="00FF6CDE" w:rsidRPr="00417D45" w:rsidRDefault="00FF6CDE" w:rsidP="00F54C6F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มะม่วงเปรี้ยว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 xml:space="preserve">½ </w:t>
      </w:r>
      <w:r w:rsidRPr="00417D45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>ผล</w:t>
      </w:r>
    </w:p>
    <w:p w:rsidR="00FF6CDE" w:rsidRPr="00417D45" w:rsidRDefault="00FF6CDE" w:rsidP="00F54C6F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กุ้งแห้งทอด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/>
          <w:sz w:val="32"/>
          <w:szCs w:val="32"/>
        </w:rPr>
        <w:tab/>
      </w:r>
      <w:r w:rsidR="00085E8F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1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FF6CDE" w:rsidRPr="00417D45" w:rsidRDefault="00FF6CDE" w:rsidP="00F54C6F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ถั่วลิสงคั่ว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/>
          <w:sz w:val="32"/>
          <w:szCs w:val="32"/>
        </w:rPr>
        <w:tab/>
      </w:r>
      <w:r w:rsidR="00085E8F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1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FF6CDE" w:rsidRPr="00417D45" w:rsidRDefault="00FF6CDE" w:rsidP="00F54C6F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พริกขี้หนู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/>
          <w:sz w:val="32"/>
          <w:szCs w:val="32"/>
        </w:rPr>
        <w:tab/>
      </w:r>
      <w:r w:rsidR="00085E8F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10-13</w:t>
      </w:r>
      <w:r w:rsidRPr="00417D45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>เม็ด</w:t>
      </w:r>
    </w:p>
    <w:p w:rsidR="00FF6CDE" w:rsidRPr="00417D45" w:rsidRDefault="00FF6CDE" w:rsidP="00F54C6F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น้ำปลา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1-2</w:t>
      </w:r>
      <w:r w:rsidRPr="00417D45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>ช้อนโต๊ะ</w:t>
      </w:r>
    </w:p>
    <w:p w:rsidR="00FF6CDE" w:rsidRPr="00417D45" w:rsidRDefault="00FF6CDE" w:rsidP="00F54C6F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น้ำมะนาว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2-3</w:t>
      </w:r>
      <w:r w:rsidRPr="00417D45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>ช้อนโต๊ะ</w:t>
      </w:r>
    </w:p>
    <w:p w:rsidR="00FF6CDE" w:rsidRPr="00417D45" w:rsidRDefault="00FF6CDE" w:rsidP="00F54C6F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น้ำ</w:t>
      </w:r>
      <w:proofErr w:type="spellStart"/>
      <w:r w:rsidRPr="00417D45">
        <w:rPr>
          <w:rFonts w:asciiTheme="majorBidi" w:hAnsiTheme="majorBidi" w:cstheme="majorBidi"/>
          <w:sz w:val="32"/>
          <w:szCs w:val="32"/>
          <w:cs/>
        </w:rPr>
        <w:t>ตาลปี๊ป</w:t>
      </w:r>
      <w:proofErr w:type="spellEnd"/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2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  <w:t>ช้อนชา</w:t>
      </w:r>
    </w:p>
    <w:p w:rsidR="00FF6CDE" w:rsidRPr="00417D45" w:rsidRDefault="00FF6CDE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FF6CDE" w:rsidRPr="00417D45" w:rsidRDefault="00FF6CDE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FF6CDE" w:rsidRPr="00417D45" w:rsidRDefault="00FF6CDE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FF6CDE" w:rsidRPr="00417D45" w:rsidRDefault="00FF6CDE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FF6CDE" w:rsidRDefault="00FF6CDE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296A06" w:rsidRDefault="00296A06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296A06" w:rsidRDefault="00296A06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296A06" w:rsidRDefault="00296A06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296A06" w:rsidRPr="00417D45" w:rsidRDefault="00296A06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FF6CDE" w:rsidRPr="00417D45" w:rsidRDefault="00FF6CDE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FF6CDE" w:rsidRPr="00417D45" w:rsidRDefault="00FF6CDE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417D45">
        <w:rPr>
          <w:rFonts w:asciiTheme="majorBidi" w:hAnsiTheme="majorBidi" w:cstheme="majorBidi"/>
          <w:b/>
          <w:bCs/>
          <w:sz w:val="32"/>
          <w:szCs w:val="32"/>
          <w:cs/>
        </w:rPr>
        <w:lastRenderedPageBreak/>
        <w:t>แกงป่าเนื้อใบช้าพลู</w:t>
      </w:r>
    </w:p>
    <w:p w:rsidR="00FF6CDE" w:rsidRPr="00417D45" w:rsidRDefault="00716AA7" w:rsidP="00296A06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/>
          <w:b/>
          <w:bCs/>
          <w:sz w:val="32"/>
          <w:szCs w:val="32"/>
          <w:cs/>
        </w:rPr>
        <w:t>เครื่องปรุง</w:t>
      </w:r>
    </w:p>
    <w:p w:rsidR="00FF6CDE" w:rsidRPr="00417D45" w:rsidRDefault="00FF6CDE" w:rsidP="00F54C6F">
      <w:pPr>
        <w:pStyle w:val="a3"/>
        <w:numPr>
          <w:ilvl w:val="0"/>
          <w:numId w:val="3"/>
        </w:numPr>
        <w:spacing w:after="0"/>
        <w:ind w:left="36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ใบช้าพลู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2-3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FF6CDE" w:rsidRPr="00417D45" w:rsidRDefault="00FF6CDE" w:rsidP="00F54C6F">
      <w:pPr>
        <w:pStyle w:val="a3"/>
        <w:numPr>
          <w:ilvl w:val="0"/>
          <w:numId w:val="3"/>
        </w:numPr>
        <w:spacing w:after="0"/>
        <w:ind w:left="36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เนื้อสันนอก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2</w:t>
      </w:r>
      <w:r w:rsidRPr="00417D45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>ขีด</w:t>
      </w:r>
    </w:p>
    <w:p w:rsidR="00FF6CDE" w:rsidRPr="00417D45" w:rsidRDefault="00FF6CDE" w:rsidP="00F54C6F">
      <w:pPr>
        <w:pStyle w:val="a3"/>
        <w:numPr>
          <w:ilvl w:val="0"/>
          <w:numId w:val="3"/>
        </w:numPr>
        <w:spacing w:after="0"/>
        <w:ind w:left="36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น้ำพริกแกงป่า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2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FF6CDE" w:rsidRPr="00417D45" w:rsidRDefault="00FF6CDE" w:rsidP="00F54C6F">
      <w:pPr>
        <w:pStyle w:val="a3"/>
        <w:numPr>
          <w:ilvl w:val="0"/>
          <w:numId w:val="3"/>
        </w:numPr>
        <w:spacing w:after="0"/>
        <w:ind w:left="36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น้ำปลา</w:t>
      </w:r>
      <w:r w:rsidR="00EA0A4A"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EA0A4A"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EA0A4A" w:rsidRPr="00417D45">
        <w:rPr>
          <w:rFonts w:asciiTheme="majorBidi" w:hAnsiTheme="majorBidi" w:cstheme="majorBidi"/>
          <w:sz w:val="32"/>
          <w:szCs w:val="32"/>
        </w:rPr>
        <w:t>1-2</w:t>
      </w:r>
      <w:r w:rsidR="00EA0A4A" w:rsidRPr="00417D45">
        <w:rPr>
          <w:rFonts w:asciiTheme="majorBidi" w:hAnsiTheme="majorBidi" w:cstheme="majorBidi"/>
          <w:sz w:val="32"/>
          <w:szCs w:val="32"/>
        </w:rPr>
        <w:tab/>
      </w:r>
      <w:r w:rsidR="00EA0A4A" w:rsidRPr="00417D45">
        <w:rPr>
          <w:rFonts w:asciiTheme="majorBidi" w:hAnsiTheme="majorBidi" w:cstheme="majorBidi"/>
          <w:sz w:val="32"/>
          <w:szCs w:val="32"/>
          <w:cs/>
        </w:rPr>
        <w:t>ช้อนโต๊ะ</w:t>
      </w:r>
    </w:p>
    <w:p w:rsidR="00EA0A4A" w:rsidRPr="00417D45" w:rsidRDefault="00EA0A4A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EA0A4A" w:rsidRPr="00417D45" w:rsidRDefault="00EA0A4A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ยำ</w:t>
      </w:r>
      <w:r w:rsidRPr="00417D45">
        <w:rPr>
          <w:rFonts w:asciiTheme="majorBidi" w:hAnsiTheme="majorBidi" w:cstheme="majorBidi"/>
          <w:b/>
          <w:bCs/>
          <w:sz w:val="32"/>
          <w:szCs w:val="32"/>
          <w:cs/>
        </w:rPr>
        <w:t>ตะลิงปลิง</w:t>
      </w:r>
    </w:p>
    <w:p w:rsidR="00EA0A4A" w:rsidRPr="00417D45" w:rsidRDefault="00716AA7" w:rsidP="00296A06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/>
          <w:b/>
          <w:bCs/>
          <w:sz w:val="32"/>
          <w:szCs w:val="32"/>
          <w:cs/>
        </w:rPr>
        <w:t>เครื่องปรุง</w:t>
      </w:r>
    </w:p>
    <w:p w:rsidR="00EA0A4A" w:rsidRPr="00417D45" w:rsidRDefault="00EA0A4A" w:rsidP="00F54C6F">
      <w:pPr>
        <w:pStyle w:val="a3"/>
        <w:numPr>
          <w:ilvl w:val="0"/>
          <w:numId w:val="4"/>
        </w:numPr>
        <w:spacing w:after="0"/>
        <w:ind w:left="36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ตะลิงปลิง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10</w:t>
      </w:r>
      <w:r w:rsidRPr="00417D45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>ผล</w:t>
      </w:r>
    </w:p>
    <w:p w:rsidR="00EA0A4A" w:rsidRPr="00417D45" w:rsidRDefault="00EA0A4A" w:rsidP="00F54C6F">
      <w:pPr>
        <w:pStyle w:val="a3"/>
        <w:numPr>
          <w:ilvl w:val="0"/>
          <w:numId w:val="4"/>
        </w:numPr>
        <w:spacing w:after="0"/>
        <w:ind w:left="36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กุ้งแห้ง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2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EA0A4A" w:rsidRPr="00417D45" w:rsidRDefault="00EA0A4A" w:rsidP="00F54C6F">
      <w:pPr>
        <w:pStyle w:val="a3"/>
        <w:numPr>
          <w:ilvl w:val="0"/>
          <w:numId w:val="4"/>
        </w:numPr>
        <w:spacing w:after="0"/>
        <w:ind w:left="36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กะปิ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2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  <w:t>ช้อนชา</w:t>
      </w:r>
    </w:p>
    <w:p w:rsidR="00EA0A4A" w:rsidRPr="00417D45" w:rsidRDefault="00EA0A4A" w:rsidP="00F54C6F">
      <w:pPr>
        <w:pStyle w:val="a3"/>
        <w:numPr>
          <w:ilvl w:val="0"/>
          <w:numId w:val="4"/>
        </w:numPr>
        <w:spacing w:after="0"/>
        <w:ind w:left="36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หอมแดง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2-3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  <w:t>หัว</w:t>
      </w:r>
    </w:p>
    <w:p w:rsidR="00EA0A4A" w:rsidRPr="00417D45" w:rsidRDefault="00EA0A4A" w:rsidP="00F54C6F">
      <w:pPr>
        <w:pStyle w:val="a3"/>
        <w:numPr>
          <w:ilvl w:val="0"/>
          <w:numId w:val="4"/>
        </w:numPr>
        <w:spacing w:after="0"/>
        <w:ind w:left="36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พริกขี้หนู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8-10</w:t>
      </w:r>
      <w:r w:rsidRPr="00417D45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>เม็ด</w:t>
      </w:r>
    </w:p>
    <w:p w:rsidR="00EA0A4A" w:rsidRPr="00417D45" w:rsidRDefault="00EA0A4A" w:rsidP="00F54C6F">
      <w:pPr>
        <w:pStyle w:val="a3"/>
        <w:numPr>
          <w:ilvl w:val="0"/>
          <w:numId w:val="4"/>
        </w:numPr>
        <w:spacing w:after="0"/>
        <w:ind w:left="36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น้ำตาลทราย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ab/>
      </w:r>
      <w:r w:rsidR="00085E8F">
        <w:rPr>
          <w:rFonts w:asciiTheme="majorBidi" w:hAnsiTheme="majorBidi" w:cstheme="majorBidi"/>
          <w:sz w:val="32"/>
          <w:szCs w:val="32"/>
        </w:rPr>
        <w:tab/>
      </w:r>
      <w:r w:rsidR="00085E8F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1-2</w:t>
      </w:r>
      <w:r w:rsidRPr="00417D45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>ช้อนชา</w:t>
      </w:r>
    </w:p>
    <w:p w:rsidR="00EA0A4A" w:rsidRPr="00417D45" w:rsidRDefault="00EA0A4A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EA0A4A" w:rsidRPr="00417D45" w:rsidRDefault="00EA0A4A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417D45">
        <w:rPr>
          <w:rFonts w:asciiTheme="majorBidi" w:hAnsiTheme="majorBidi" w:cstheme="majorBidi"/>
          <w:b/>
          <w:bCs/>
          <w:sz w:val="32"/>
          <w:szCs w:val="32"/>
          <w:cs/>
        </w:rPr>
        <w:t>ผักเสี้ยนดอง</w:t>
      </w:r>
    </w:p>
    <w:p w:rsidR="00EA0A4A" w:rsidRPr="00417D45" w:rsidRDefault="00716AA7" w:rsidP="00296A06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/>
          <w:b/>
          <w:bCs/>
          <w:sz w:val="32"/>
          <w:szCs w:val="32"/>
          <w:cs/>
        </w:rPr>
        <w:t>เครื่องปรุง</w:t>
      </w:r>
      <w:r w:rsidR="00085E8F">
        <w:rPr>
          <w:rFonts w:asciiTheme="majorBidi" w:hAnsiTheme="majorBidi" w:cstheme="majorBidi"/>
          <w:b/>
          <w:bCs/>
          <w:sz w:val="32"/>
          <w:szCs w:val="32"/>
        </w:rPr>
        <w:tab/>
      </w:r>
    </w:p>
    <w:p w:rsidR="00EA0A4A" w:rsidRPr="00417D45" w:rsidRDefault="00EA0A4A" w:rsidP="00F54C6F">
      <w:pPr>
        <w:pStyle w:val="a3"/>
        <w:numPr>
          <w:ilvl w:val="0"/>
          <w:numId w:val="5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ผักเสี้ยน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 xml:space="preserve">½ </w:t>
      </w:r>
      <w:r w:rsidRPr="00417D45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>กิโลกรัม</w:t>
      </w:r>
    </w:p>
    <w:p w:rsidR="00EA0A4A" w:rsidRPr="00417D45" w:rsidRDefault="00EA0A4A" w:rsidP="00F54C6F">
      <w:pPr>
        <w:pStyle w:val="a3"/>
        <w:numPr>
          <w:ilvl w:val="0"/>
          <w:numId w:val="5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เกลือ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2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EA0A4A" w:rsidRPr="00417D45" w:rsidRDefault="00EA0A4A" w:rsidP="00F54C6F">
      <w:pPr>
        <w:pStyle w:val="a3"/>
        <w:numPr>
          <w:ilvl w:val="0"/>
          <w:numId w:val="5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น้ำตาลทราย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1-2</w:t>
      </w:r>
      <w:r w:rsidRPr="00417D45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>ช้อนโต๊ะ</w:t>
      </w:r>
    </w:p>
    <w:p w:rsidR="00EA0A4A" w:rsidRPr="00417D45" w:rsidRDefault="00085E8F" w:rsidP="00F54C6F">
      <w:pPr>
        <w:pStyle w:val="a3"/>
        <w:numPr>
          <w:ilvl w:val="0"/>
          <w:numId w:val="5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/>
          <w:sz w:val="32"/>
          <w:szCs w:val="32"/>
          <w:cs/>
        </w:rPr>
        <w:t>น้ำมะพร้</w:t>
      </w:r>
      <w:r>
        <w:rPr>
          <w:rFonts w:asciiTheme="majorBidi" w:hAnsiTheme="majorBidi" w:cstheme="majorBidi" w:hint="cs"/>
          <w:sz w:val="32"/>
          <w:szCs w:val="32"/>
          <w:cs/>
        </w:rPr>
        <w:t>าว</w:t>
      </w:r>
      <w:r w:rsidR="00EA0A4A" w:rsidRPr="00417D45"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EA0A4A" w:rsidRPr="00417D45">
        <w:rPr>
          <w:rFonts w:asciiTheme="majorBidi" w:hAnsiTheme="majorBidi" w:cstheme="majorBidi"/>
          <w:sz w:val="32"/>
          <w:szCs w:val="32"/>
        </w:rPr>
        <w:t xml:space="preserve">½ </w:t>
      </w:r>
      <w:r w:rsidR="00EA0A4A" w:rsidRPr="00417D45">
        <w:rPr>
          <w:rFonts w:asciiTheme="majorBidi" w:hAnsiTheme="majorBidi" w:cstheme="majorBidi"/>
          <w:sz w:val="32"/>
          <w:szCs w:val="32"/>
        </w:rPr>
        <w:tab/>
      </w:r>
      <w:r w:rsidR="00EA0A4A" w:rsidRPr="00417D45">
        <w:rPr>
          <w:rFonts w:asciiTheme="majorBidi" w:hAnsiTheme="majorBidi" w:cstheme="majorBidi"/>
          <w:sz w:val="32"/>
          <w:szCs w:val="32"/>
          <w:cs/>
        </w:rPr>
        <w:t>ถ้วย</w:t>
      </w:r>
    </w:p>
    <w:p w:rsidR="00EA0A4A" w:rsidRDefault="00EA0A4A" w:rsidP="00296A06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</w:p>
    <w:p w:rsidR="00296A06" w:rsidRPr="00417D45" w:rsidRDefault="00296A06" w:rsidP="00296A06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</w:p>
    <w:p w:rsidR="00EA0A4A" w:rsidRDefault="00EA0A4A" w:rsidP="00296A06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</w:p>
    <w:p w:rsidR="00296A06" w:rsidRDefault="00296A06" w:rsidP="00296A06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</w:p>
    <w:p w:rsidR="00296A06" w:rsidRPr="00417D45" w:rsidRDefault="00296A06" w:rsidP="00296A06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</w:p>
    <w:p w:rsidR="00EA0A4A" w:rsidRPr="00417D45" w:rsidRDefault="00EA0A4A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417D45">
        <w:rPr>
          <w:rFonts w:asciiTheme="majorBidi" w:hAnsiTheme="majorBidi" w:cstheme="majorBidi"/>
          <w:b/>
          <w:bCs/>
          <w:sz w:val="32"/>
          <w:szCs w:val="32"/>
          <w:cs/>
        </w:rPr>
        <w:lastRenderedPageBreak/>
        <w:t>ยำกระเจี๊ยบแดง</w:t>
      </w:r>
    </w:p>
    <w:p w:rsidR="00EA0A4A" w:rsidRPr="00417D45" w:rsidRDefault="00716AA7" w:rsidP="00296A06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/>
          <w:b/>
          <w:bCs/>
          <w:sz w:val="32"/>
          <w:szCs w:val="32"/>
          <w:cs/>
        </w:rPr>
        <w:t>เครื่องปรุง</w:t>
      </w:r>
    </w:p>
    <w:p w:rsidR="00EA0A4A" w:rsidRPr="00417D45" w:rsidRDefault="00EA0A4A" w:rsidP="00F54C6F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กระเจี๊ยบแดง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5-6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  <w:t>ผล</w:t>
      </w:r>
    </w:p>
    <w:p w:rsidR="00EA0A4A" w:rsidRPr="00417D45" w:rsidRDefault="00EA0A4A" w:rsidP="00F54C6F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พริกขี้หนูสด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4-5</w:t>
      </w:r>
      <w:r w:rsidRPr="00417D45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>เม็ด</w:t>
      </w:r>
    </w:p>
    <w:p w:rsidR="00EA0A4A" w:rsidRPr="00417D45" w:rsidRDefault="00EA0A4A" w:rsidP="00F54C6F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พริกเหลือง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5-6</w:t>
      </w:r>
      <w:r w:rsidRPr="00417D45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>เม็ด</w:t>
      </w:r>
    </w:p>
    <w:p w:rsidR="00EA0A4A" w:rsidRPr="00417D45" w:rsidRDefault="00EA0A4A" w:rsidP="00F54C6F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กระเทียม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6</w:t>
      </w:r>
      <w:r w:rsidRPr="00417D45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>กลีบ</w:t>
      </w:r>
    </w:p>
    <w:p w:rsidR="00EA0A4A" w:rsidRPr="00417D45" w:rsidRDefault="00EA0A4A" w:rsidP="00F54C6F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มะกรูด มะนาว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 xml:space="preserve">½ </w:t>
      </w:r>
      <w:r w:rsidRPr="00417D45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>ผล</w:t>
      </w:r>
    </w:p>
    <w:p w:rsidR="00EA0A4A" w:rsidRPr="00417D45" w:rsidRDefault="00EA0A4A" w:rsidP="00F54C6F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น้ำปลา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1-2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EA0A4A" w:rsidRPr="00417D45" w:rsidRDefault="00EA0A4A" w:rsidP="00F54C6F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น้ำตาลทราบ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1</w:t>
      </w:r>
      <w:r w:rsidRPr="00417D45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>ช้อนชา</w:t>
      </w:r>
    </w:p>
    <w:p w:rsidR="00EA0A4A" w:rsidRPr="00417D45" w:rsidRDefault="00EA0A4A" w:rsidP="00F54C6F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หอมใหญ่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 xml:space="preserve">½ </w:t>
      </w:r>
      <w:r w:rsidRPr="00417D45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>หัว</w:t>
      </w:r>
    </w:p>
    <w:p w:rsidR="00EA0A4A" w:rsidRPr="00417D45" w:rsidRDefault="00EA0A4A" w:rsidP="00F54C6F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  <w:cs/>
        </w:rPr>
      </w:pPr>
      <w:r w:rsidRPr="00417D45">
        <w:rPr>
          <w:rFonts w:asciiTheme="majorBidi" w:hAnsiTheme="majorBidi" w:cstheme="majorBidi"/>
          <w:sz w:val="32"/>
          <w:szCs w:val="32"/>
          <w:cs/>
        </w:rPr>
        <w:t>ผักชี</w:t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ab/>
      </w:r>
      <w:r w:rsidRPr="00417D45">
        <w:rPr>
          <w:rFonts w:asciiTheme="majorBidi" w:hAnsiTheme="majorBidi" w:cstheme="majorBidi"/>
          <w:sz w:val="32"/>
          <w:szCs w:val="32"/>
        </w:rPr>
        <w:t>1-2</w:t>
      </w:r>
      <w:r w:rsidRPr="00417D45">
        <w:rPr>
          <w:rFonts w:asciiTheme="majorBidi" w:hAnsiTheme="majorBidi" w:cstheme="majorBidi"/>
          <w:sz w:val="32"/>
          <w:szCs w:val="32"/>
        </w:rPr>
        <w:tab/>
      </w:r>
      <w:r w:rsidRPr="00417D45">
        <w:rPr>
          <w:rFonts w:asciiTheme="majorBidi" w:hAnsiTheme="majorBidi" w:cstheme="majorBidi"/>
          <w:sz w:val="32"/>
          <w:szCs w:val="32"/>
          <w:cs/>
        </w:rPr>
        <w:t>ช่อ</w:t>
      </w:r>
    </w:p>
    <w:p w:rsidR="00EA0A4A" w:rsidRPr="00417D45" w:rsidRDefault="00EA0A4A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EA0A4A" w:rsidRPr="00417D45" w:rsidRDefault="00417D45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417D45">
        <w:rPr>
          <w:rFonts w:asciiTheme="majorBidi" w:hAnsiTheme="majorBidi" w:cstheme="majorBidi"/>
          <w:b/>
          <w:bCs/>
          <w:sz w:val="32"/>
          <w:szCs w:val="32"/>
          <w:cs/>
        </w:rPr>
        <w:t>แกงใบยออ่อน</w:t>
      </w:r>
    </w:p>
    <w:p w:rsidR="00417D45" w:rsidRDefault="00716AA7" w:rsidP="00296A06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/>
          <w:b/>
          <w:bCs/>
          <w:sz w:val="32"/>
          <w:szCs w:val="32"/>
          <w:cs/>
        </w:rPr>
        <w:t>เครื่องปรุง</w:t>
      </w:r>
    </w:p>
    <w:p w:rsidR="00417D45" w:rsidRPr="00417D45" w:rsidRDefault="00417D45" w:rsidP="00F54C6F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ยออ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417D45" w:rsidRPr="00417D45" w:rsidRDefault="00417D45" w:rsidP="00F54C6F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พร้าวข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 xml:space="preserve">½ 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ิโลกรัม</w:t>
      </w:r>
    </w:p>
    <w:p w:rsidR="00417D45" w:rsidRPr="00417D45" w:rsidRDefault="00417D45" w:rsidP="00F54C6F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417D45" w:rsidRPr="00417D45" w:rsidRDefault="00417D45" w:rsidP="00F54C6F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-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417D45" w:rsidRPr="00417D45" w:rsidRDefault="00417D45" w:rsidP="00F54C6F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417D45" w:rsidRPr="00417D45" w:rsidRDefault="00417D45" w:rsidP="00F54C6F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ไทยเม็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7-8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417D45" w:rsidRPr="00417D45" w:rsidRDefault="00417D45" w:rsidP="00F54C6F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้น</w:t>
      </w:r>
    </w:p>
    <w:p w:rsidR="00417D45" w:rsidRPr="00417D45" w:rsidRDefault="00417D45" w:rsidP="00F54C6F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รากผักชี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-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ราก</w:t>
      </w:r>
    </w:p>
    <w:p w:rsidR="00417D45" w:rsidRPr="00417D45" w:rsidRDefault="00417D45" w:rsidP="00F54C6F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-4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แว่น</w:t>
      </w:r>
    </w:p>
    <w:p w:rsidR="00417D45" w:rsidRPr="00417D45" w:rsidRDefault="00417D45" w:rsidP="00F54C6F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ิวมะกร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417D45" w:rsidRPr="00417D45" w:rsidRDefault="00417D45" w:rsidP="00F54C6F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417D45" w:rsidRPr="00F170AE" w:rsidRDefault="00417D45" w:rsidP="00F54C6F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ปี๊</w:t>
      </w:r>
      <w:r w:rsidR="00296A06">
        <w:rPr>
          <w:rFonts w:asciiTheme="majorBidi" w:hAnsiTheme="majorBidi" w:cstheme="majorBidi" w:hint="cs"/>
          <w:sz w:val="32"/>
          <w:szCs w:val="32"/>
          <w:cs/>
        </w:rPr>
        <w:t>บ</w:t>
      </w:r>
      <w:r w:rsidR="00F170AE">
        <w:rPr>
          <w:rFonts w:asciiTheme="majorBidi" w:hAnsiTheme="majorBidi" w:cstheme="majorBidi" w:hint="cs"/>
          <w:sz w:val="32"/>
          <w:szCs w:val="32"/>
          <w:cs/>
        </w:rPr>
        <w:tab/>
      </w:r>
      <w:r w:rsidR="00F170AE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F170AE">
        <w:rPr>
          <w:rFonts w:asciiTheme="majorBidi" w:hAnsiTheme="majorBidi" w:cstheme="majorBidi"/>
          <w:sz w:val="32"/>
          <w:szCs w:val="32"/>
        </w:rPr>
        <w:t>1</w:t>
      </w:r>
      <w:r w:rsidR="00F170AE">
        <w:rPr>
          <w:rFonts w:asciiTheme="majorBidi" w:hAnsiTheme="majorBidi" w:cstheme="majorBidi"/>
          <w:sz w:val="32"/>
          <w:szCs w:val="32"/>
        </w:rPr>
        <w:tab/>
      </w:r>
      <w:r w:rsidR="00F170AE"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5A018F" w:rsidRPr="00296A06" w:rsidRDefault="00F170AE" w:rsidP="00F54C6F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5A018F" w:rsidRDefault="005A018F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น้ำพริกมะขามสด</w:t>
      </w:r>
    </w:p>
    <w:p w:rsidR="005A018F" w:rsidRDefault="00716AA7" w:rsidP="00296A06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5A018F" w:rsidRPr="005A018F" w:rsidRDefault="005A018F" w:rsidP="00F54C6F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5A018F">
        <w:rPr>
          <w:rFonts w:asciiTheme="majorBidi" w:hAnsiTheme="majorBidi" w:cstheme="majorBidi" w:hint="cs"/>
          <w:sz w:val="32"/>
          <w:szCs w:val="32"/>
          <w:cs/>
        </w:rPr>
        <w:t>มะขามสด</w:t>
      </w:r>
      <w:r w:rsidRPr="005A018F">
        <w:rPr>
          <w:rFonts w:asciiTheme="majorBidi" w:hAnsiTheme="majorBidi" w:cstheme="majorBidi" w:hint="cs"/>
          <w:sz w:val="32"/>
          <w:szCs w:val="32"/>
          <w:cs/>
        </w:rPr>
        <w:tab/>
      </w:r>
      <w:r w:rsidRPr="005A01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5A018F">
        <w:rPr>
          <w:rFonts w:asciiTheme="majorBidi" w:hAnsiTheme="majorBidi" w:cstheme="majorBidi"/>
          <w:sz w:val="32"/>
          <w:szCs w:val="32"/>
        </w:rPr>
        <w:t>1</w:t>
      </w:r>
      <w:r w:rsidRPr="005A018F">
        <w:rPr>
          <w:rFonts w:asciiTheme="majorBidi" w:hAnsiTheme="majorBidi" w:cstheme="majorBidi"/>
          <w:sz w:val="32"/>
          <w:szCs w:val="32"/>
        </w:rPr>
        <w:tab/>
      </w:r>
      <w:r w:rsidRPr="005A018F"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5A018F" w:rsidRPr="005A018F" w:rsidRDefault="005A018F" w:rsidP="00F54C6F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5A018F">
        <w:rPr>
          <w:rFonts w:asciiTheme="majorBidi" w:hAnsiTheme="majorBidi" w:cstheme="majorBidi" w:hint="cs"/>
          <w:sz w:val="32"/>
          <w:szCs w:val="32"/>
          <w:cs/>
        </w:rPr>
        <w:t>พริกขี้หนู</w:t>
      </w:r>
      <w:r w:rsidRPr="005A018F">
        <w:rPr>
          <w:rFonts w:asciiTheme="majorBidi" w:hAnsiTheme="majorBidi" w:cstheme="majorBidi" w:hint="cs"/>
          <w:sz w:val="32"/>
          <w:szCs w:val="32"/>
          <w:cs/>
        </w:rPr>
        <w:tab/>
      </w:r>
      <w:r w:rsidRPr="005A01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5A018F">
        <w:rPr>
          <w:rFonts w:asciiTheme="majorBidi" w:hAnsiTheme="majorBidi" w:cstheme="majorBidi"/>
          <w:sz w:val="32"/>
          <w:szCs w:val="32"/>
        </w:rPr>
        <w:t>8</w:t>
      </w:r>
      <w:r w:rsidRPr="005A018F"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5A018F" w:rsidRPr="005A018F" w:rsidRDefault="005A018F" w:rsidP="00F54C6F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5A018F">
        <w:rPr>
          <w:rFonts w:asciiTheme="majorBidi" w:hAnsiTheme="majorBidi" w:cstheme="majorBidi" w:hint="cs"/>
          <w:sz w:val="32"/>
          <w:szCs w:val="32"/>
          <w:cs/>
        </w:rPr>
        <w:t>พริกเหลือง</w:t>
      </w:r>
      <w:r w:rsidRPr="005A018F">
        <w:rPr>
          <w:rFonts w:asciiTheme="majorBidi" w:hAnsiTheme="majorBidi" w:cstheme="majorBidi" w:hint="cs"/>
          <w:sz w:val="32"/>
          <w:szCs w:val="32"/>
          <w:cs/>
        </w:rPr>
        <w:tab/>
      </w:r>
      <w:r w:rsidRPr="005A01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5A018F">
        <w:rPr>
          <w:rFonts w:asciiTheme="majorBidi" w:hAnsiTheme="majorBidi" w:cstheme="majorBidi"/>
          <w:sz w:val="32"/>
          <w:szCs w:val="32"/>
        </w:rPr>
        <w:t>5</w:t>
      </w:r>
      <w:r w:rsidRPr="005A018F">
        <w:rPr>
          <w:rFonts w:asciiTheme="majorBidi" w:hAnsiTheme="majorBidi" w:cstheme="majorBidi"/>
          <w:sz w:val="32"/>
          <w:szCs w:val="32"/>
        </w:rPr>
        <w:tab/>
      </w:r>
      <w:r w:rsidRPr="005A018F"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5A018F" w:rsidRPr="005A018F" w:rsidRDefault="005A018F" w:rsidP="00F54C6F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5A018F"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 w:rsidRPr="005A018F">
        <w:rPr>
          <w:rFonts w:asciiTheme="majorBidi" w:hAnsiTheme="majorBidi" w:cstheme="majorBidi" w:hint="cs"/>
          <w:sz w:val="32"/>
          <w:szCs w:val="32"/>
          <w:cs/>
        </w:rPr>
        <w:tab/>
      </w:r>
      <w:r w:rsidRPr="005A01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5A018F">
        <w:rPr>
          <w:rFonts w:asciiTheme="majorBidi" w:hAnsiTheme="majorBidi" w:cstheme="majorBidi"/>
          <w:sz w:val="32"/>
          <w:szCs w:val="32"/>
        </w:rPr>
        <w:t>8-10</w:t>
      </w:r>
      <w:r w:rsidRPr="005A018F">
        <w:rPr>
          <w:rFonts w:asciiTheme="majorBidi" w:hAnsiTheme="majorBidi" w:cstheme="majorBidi"/>
          <w:sz w:val="32"/>
          <w:szCs w:val="32"/>
        </w:rPr>
        <w:tab/>
      </w:r>
      <w:r w:rsidRPr="005A018F">
        <w:rPr>
          <w:rFonts w:asciiTheme="majorBidi" w:hAnsiTheme="majorBidi" w:cstheme="majorBidi" w:hint="cs"/>
          <w:sz w:val="32"/>
          <w:szCs w:val="32"/>
          <w:cs/>
        </w:rPr>
        <w:t>กลีบ</w:t>
      </w:r>
    </w:p>
    <w:p w:rsidR="005A018F" w:rsidRPr="005A018F" w:rsidRDefault="005A018F" w:rsidP="00F54C6F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5A018F">
        <w:rPr>
          <w:rFonts w:asciiTheme="majorBidi" w:hAnsiTheme="majorBidi" w:cstheme="majorBidi" w:hint="cs"/>
          <w:sz w:val="32"/>
          <w:szCs w:val="32"/>
          <w:cs/>
        </w:rPr>
        <w:t>กะปิ</w:t>
      </w:r>
      <w:r w:rsidRPr="005A018F">
        <w:rPr>
          <w:rFonts w:asciiTheme="majorBidi" w:hAnsiTheme="majorBidi" w:cstheme="majorBidi" w:hint="cs"/>
          <w:sz w:val="32"/>
          <w:szCs w:val="32"/>
          <w:cs/>
        </w:rPr>
        <w:tab/>
      </w:r>
      <w:r w:rsidRPr="005A01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5A018F">
        <w:rPr>
          <w:rFonts w:asciiTheme="majorBidi" w:hAnsiTheme="majorBidi" w:cstheme="majorBidi" w:hint="cs"/>
          <w:sz w:val="32"/>
          <w:szCs w:val="32"/>
          <w:cs/>
        </w:rPr>
        <w:tab/>
      </w:r>
      <w:r w:rsidRPr="005A018F">
        <w:rPr>
          <w:rFonts w:asciiTheme="majorBidi" w:hAnsiTheme="majorBidi" w:cstheme="majorBidi"/>
          <w:sz w:val="32"/>
          <w:szCs w:val="32"/>
        </w:rPr>
        <w:t>1</w:t>
      </w:r>
      <w:r w:rsidRPr="005A018F"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5A018F" w:rsidRPr="005A018F" w:rsidRDefault="005A018F" w:rsidP="00F54C6F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5A018F">
        <w:rPr>
          <w:rFonts w:asciiTheme="majorBidi" w:hAnsiTheme="majorBidi" w:cstheme="majorBidi" w:hint="cs"/>
          <w:sz w:val="32"/>
          <w:szCs w:val="32"/>
          <w:cs/>
        </w:rPr>
        <w:t>กุ้งแห้ง</w:t>
      </w:r>
      <w:r w:rsidRPr="005A018F">
        <w:rPr>
          <w:rFonts w:asciiTheme="majorBidi" w:hAnsiTheme="majorBidi" w:cstheme="majorBidi" w:hint="cs"/>
          <w:sz w:val="32"/>
          <w:szCs w:val="32"/>
          <w:cs/>
        </w:rPr>
        <w:tab/>
      </w:r>
      <w:r w:rsidRPr="005A018F">
        <w:rPr>
          <w:rFonts w:asciiTheme="majorBidi" w:hAnsiTheme="majorBidi" w:cstheme="majorBidi" w:hint="cs"/>
          <w:sz w:val="32"/>
          <w:szCs w:val="32"/>
          <w:cs/>
        </w:rPr>
        <w:tab/>
      </w:r>
      <w:r w:rsidRPr="005A01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5A018F">
        <w:rPr>
          <w:rFonts w:asciiTheme="majorBidi" w:hAnsiTheme="majorBidi" w:cstheme="majorBidi"/>
          <w:sz w:val="32"/>
          <w:szCs w:val="32"/>
        </w:rPr>
        <w:t>2</w:t>
      </w:r>
      <w:r w:rsidRPr="005A018F">
        <w:rPr>
          <w:rFonts w:asciiTheme="majorBidi" w:hAnsiTheme="majorBidi" w:cstheme="majorBidi"/>
          <w:sz w:val="32"/>
          <w:szCs w:val="32"/>
        </w:rPr>
        <w:tab/>
      </w:r>
      <w:r w:rsidRPr="005A018F"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5A018F" w:rsidRPr="005A018F" w:rsidRDefault="005A018F" w:rsidP="00F54C6F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5A018F">
        <w:rPr>
          <w:rFonts w:asciiTheme="majorBidi" w:hAnsiTheme="majorBidi" w:cstheme="majorBidi" w:hint="cs"/>
          <w:sz w:val="32"/>
          <w:szCs w:val="32"/>
          <w:cs/>
        </w:rPr>
        <w:t>ปลากรอบตัวเล็กๆ</w:t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5A018F">
        <w:rPr>
          <w:rFonts w:asciiTheme="majorBidi" w:hAnsiTheme="majorBidi" w:cstheme="majorBidi" w:hint="cs"/>
          <w:sz w:val="32"/>
          <w:szCs w:val="32"/>
          <w:cs/>
        </w:rPr>
        <w:tab/>
      </w:r>
      <w:r w:rsidRPr="005A018F">
        <w:rPr>
          <w:rFonts w:asciiTheme="majorBidi" w:hAnsiTheme="majorBidi" w:cstheme="majorBidi"/>
          <w:sz w:val="32"/>
          <w:szCs w:val="32"/>
        </w:rPr>
        <w:t>1</w:t>
      </w:r>
      <w:r w:rsidRPr="005A018F">
        <w:rPr>
          <w:rFonts w:asciiTheme="majorBidi" w:hAnsiTheme="majorBidi" w:cstheme="majorBidi"/>
          <w:sz w:val="32"/>
          <w:szCs w:val="32"/>
        </w:rPr>
        <w:tab/>
      </w:r>
      <w:r w:rsidRPr="005A018F"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5A018F" w:rsidRPr="005A018F" w:rsidRDefault="005A018F" w:rsidP="00F54C6F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5A018F">
        <w:rPr>
          <w:rFonts w:asciiTheme="majorBidi" w:hAnsiTheme="majorBidi" w:cstheme="majorBidi" w:hint="cs"/>
          <w:sz w:val="32"/>
          <w:szCs w:val="32"/>
          <w:cs/>
        </w:rPr>
        <w:t>น้ำตาลทราย</w:t>
      </w:r>
      <w:r w:rsidRPr="005A018F">
        <w:rPr>
          <w:rFonts w:asciiTheme="majorBidi" w:hAnsiTheme="majorBidi" w:cstheme="majorBidi" w:hint="cs"/>
          <w:sz w:val="32"/>
          <w:szCs w:val="32"/>
          <w:cs/>
        </w:rPr>
        <w:tab/>
      </w:r>
      <w:r w:rsidRPr="005A01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5A018F">
        <w:rPr>
          <w:rFonts w:asciiTheme="majorBidi" w:hAnsiTheme="majorBidi" w:cstheme="majorBidi"/>
          <w:sz w:val="32"/>
          <w:szCs w:val="32"/>
        </w:rPr>
        <w:t>1</w:t>
      </w:r>
      <w:r w:rsidRPr="005A018F"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5A018F" w:rsidRDefault="005A018F" w:rsidP="00F54C6F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5A018F"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 w:rsidRPr="005A018F">
        <w:rPr>
          <w:rFonts w:asciiTheme="majorBidi" w:hAnsiTheme="majorBidi" w:cstheme="majorBidi" w:hint="cs"/>
          <w:sz w:val="32"/>
          <w:szCs w:val="32"/>
          <w:cs/>
        </w:rPr>
        <w:tab/>
      </w:r>
      <w:r w:rsidRPr="005A018F">
        <w:rPr>
          <w:rFonts w:asciiTheme="majorBidi" w:hAnsiTheme="majorBidi" w:cstheme="majorBidi" w:hint="cs"/>
          <w:sz w:val="32"/>
          <w:szCs w:val="32"/>
          <w:cs/>
        </w:rPr>
        <w:tab/>
      </w:r>
      <w:r w:rsidRPr="005A01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5A018F">
        <w:rPr>
          <w:rFonts w:asciiTheme="majorBidi" w:hAnsiTheme="majorBidi" w:cstheme="majorBidi"/>
          <w:sz w:val="32"/>
          <w:szCs w:val="32"/>
        </w:rPr>
        <w:t>1-2</w:t>
      </w:r>
      <w:r w:rsidRPr="005A018F"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5A018F" w:rsidRDefault="005A018F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5A018F" w:rsidRDefault="005A018F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5A018F">
        <w:rPr>
          <w:rFonts w:asciiTheme="majorBidi" w:hAnsiTheme="majorBidi" w:cstheme="majorBidi" w:hint="cs"/>
          <w:b/>
          <w:bCs/>
          <w:sz w:val="32"/>
          <w:szCs w:val="32"/>
          <w:cs/>
        </w:rPr>
        <w:t>ยำมะระ</w:t>
      </w:r>
    </w:p>
    <w:p w:rsidR="005A018F" w:rsidRDefault="00716AA7" w:rsidP="00296A06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5A018F" w:rsidRDefault="005A018F" w:rsidP="00F54C6F">
      <w:pPr>
        <w:pStyle w:val="a3"/>
        <w:numPr>
          <w:ilvl w:val="0"/>
          <w:numId w:val="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ระ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-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ผล</w:t>
      </w:r>
    </w:p>
    <w:p w:rsidR="005A018F" w:rsidRDefault="005A018F" w:rsidP="00F54C6F">
      <w:pPr>
        <w:pStyle w:val="a3"/>
        <w:numPr>
          <w:ilvl w:val="0"/>
          <w:numId w:val="9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้านคะน้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-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ต้น</w:t>
      </w:r>
    </w:p>
    <w:p w:rsidR="005A018F" w:rsidRDefault="005A018F" w:rsidP="00F54C6F">
      <w:pPr>
        <w:pStyle w:val="a3"/>
        <w:numPr>
          <w:ilvl w:val="0"/>
          <w:numId w:val="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6-7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5A018F" w:rsidRDefault="005A018F" w:rsidP="00F54C6F">
      <w:pPr>
        <w:pStyle w:val="a3"/>
        <w:numPr>
          <w:ilvl w:val="0"/>
          <w:numId w:val="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4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5A018F" w:rsidRDefault="005A018F" w:rsidP="00F54C6F">
      <w:pPr>
        <w:pStyle w:val="a3"/>
        <w:numPr>
          <w:ilvl w:val="0"/>
          <w:numId w:val="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6-7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ลีบ</w:t>
      </w:r>
    </w:p>
    <w:p w:rsidR="005A018F" w:rsidRDefault="005A018F" w:rsidP="00F54C6F">
      <w:pPr>
        <w:pStyle w:val="a3"/>
        <w:numPr>
          <w:ilvl w:val="0"/>
          <w:numId w:val="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ูบ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5A018F" w:rsidRDefault="005A018F" w:rsidP="00F54C6F">
      <w:pPr>
        <w:pStyle w:val="a3"/>
        <w:numPr>
          <w:ilvl w:val="0"/>
          <w:numId w:val="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 xml:space="preserve">น้ำปลา 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5A018F" w:rsidRDefault="005A018F" w:rsidP="00F54C6F">
      <w:pPr>
        <w:pStyle w:val="a3"/>
        <w:numPr>
          <w:ilvl w:val="0"/>
          <w:numId w:val="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ทรา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5A018F" w:rsidRDefault="005A018F" w:rsidP="00F54C6F">
      <w:pPr>
        <w:pStyle w:val="a3"/>
        <w:numPr>
          <w:ilvl w:val="0"/>
          <w:numId w:val="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-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5A018F" w:rsidRDefault="005A018F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296A06" w:rsidRDefault="00296A06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296A06" w:rsidRDefault="00296A06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296A06" w:rsidRDefault="00296A06" w:rsidP="00296A06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5A018F" w:rsidRPr="005A018F" w:rsidRDefault="005A018F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5A018F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ยำตะไคร้</w:t>
      </w:r>
    </w:p>
    <w:p w:rsidR="005A018F" w:rsidRPr="005A018F" w:rsidRDefault="00716AA7" w:rsidP="00296A06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5A018F" w:rsidRDefault="005A018F" w:rsidP="00F54C6F">
      <w:pPr>
        <w:pStyle w:val="a3"/>
        <w:numPr>
          <w:ilvl w:val="0"/>
          <w:numId w:val="1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6-7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ต้น</w:t>
      </w:r>
    </w:p>
    <w:p w:rsidR="005A018F" w:rsidRDefault="005A018F" w:rsidP="00F54C6F">
      <w:pPr>
        <w:pStyle w:val="a3"/>
        <w:numPr>
          <w:ilvl w:val="0"/>
          <w:numId w:val="1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5A018F" w:rsidRDefault="005A018F" w:rsidP="00F54C6F">
      <w:pPr>
        <w:pStyle w:val="a3"/>
        <w:numPr>
          <w:ilvl w:val="0"/>
          <w:numId w:val="1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5A018F">
        <w:rPr>
          <w:rFonts w:asciiTheme="majorBidi" w:hAnsiTheme="majorBidi" w:cstheme="majorBidi" w:hint="cs"/>
          <w:sz w:val="32"/>
          <w:szCs w:val="32"/>
          <w:cs/>
        </w:rPr>
        <w:t>กุ้งแห้งทอด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/>
          <w:sz w:val="32"/>
          <w:szCs w:val="32"/>
        </w:rPr>
        <w:tab/>
      </w:r>
      <w:r w:rsidR="00085E8F"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5A018F" w:rsidRDefault="005A018F" w:rsidP="00F54C6F">
      <w:pPr>
        <w:pStyle w:val="a3"/>
        <w:numPr>
          <w:ilvl w:val="0"/>
          <w:numId w:val="1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ลาหมึกแห้งทอ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5A018F" w:rsidRDefault="005A018F" w:rsidP="00F54C6F">
      <w:pPr>
        <w:pStyle w:val="a3"/>
        <w:numPr>
          <w:ilvl w:val="0"/>
          <w:numId w:val="1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ถั่วลิสง หรือ เม็ดมะม่วง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หิมพานต์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5A018F" w:rsidRDefault="005A018F" w:rsidP="00F54C6F">
      <w:pPr>
        <w:pStyle w:val="a3"/>
        <w:numPr>
          <w:ilvl w:val="0"/>
          <w:numId w:val="1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มะกร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ใบ</w:t>
      </w:r>
    </w:p>
    <w:p w:rsidR="005A018F" w:rsidRDefault="005A018F" w:rsidP="00F54C6F">
      <w:pPr>
        <w:pStyle w:val="a3"/>
        <w:numPr>
          <w:ilvl w:val="0"/>
          <w:numId w:val="1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ทอ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5A018F" w:rsidRDefault="005A018F" w:rsidP="00F54C6F">
      <w:pPr>
        <w:pStyle w:val="a3"/>
        <w:numPr>
          <w:ilvl w:val="0"/>
          <w:numId w:val="1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5A018F" w:rsidRDefault="005A018F" w:rsidP="00F54C6F">
      <w:pPr>
        <w:pStyle w:val="a3"/>
        <w:numPr>
          <w:ilvl w:val="0"/>
          <w:numId w:val="1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5A018F" w:rsidRDefault="005A018F" w:rsidP="00F54C6F">
      <w:pPr>
        <w:pStyle w:val="a3"/>
        <w:numPr>
          <w:ilvl w:val="0"/>
          <w:numId w:val="1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ทรา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  <w:r>
        <w:rPr>
          <w:rFonts w:asciiTheme="majorBidi" w:hAnsiTheme="majorBidi" w:cstheme="majorBidi"/>
          <w:sz w:val="32"/>
          <w:szCs w:val="32"/>
        </w:rPr>
        <w:tab/>
      </w:r>
    </w:p>
    <w:p w:rsidR="005A018F" w:rsidRPr="005A018F" w:rsidRDefault="005A018F" w:rsidP="00296A06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</w:p>
    <w:p w:rsidR="005A018F" w:rsidRPr="005A018F" w:rsidRDefault="005A018F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5A018F">
        <w:rPr>
          <w:rFonts w:asciiTheme="majorBidi" w:hAnsiTheme="majorBidi" w:cstheme="majorBidi" w:hint="cs"/>
          <w:b/>
          <w:bCs/>
          <w:sz w:val="32"/>
          <w:szCs w:val="32"/>
          <w:cs/>
        </w:rPr>
        <w:t>แกงส้มมะรุม</w:t>
      </w:r>
    </w:p>
    <w:p w:rsidR="005A018F" w:rsidRPr="005A018F" w:rsidRDefault="00716AA7" w:rsidP="00296A06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5A018F" w:rsidRDefault="005A018F" w:rsidP="00F54C6F">
      <w:pPr>
        <w:pStyle w:val="a3"/>
        <w:numPr>
          <w:ilvl w:val="0"/>
          <w:numId w:val="1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รุ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5A018F" w:rsidRDefault="005A018F" w:rsidP="00F54C6F">
      <w:pPr>
        <w:pStyle w:val="a3"/>
        <w:numPr>
          <w:ilvl w:val="0"/>
          <w:numId w:val="1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ลาหมอ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4-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ตัว</w:t>
      </w:r>
    </w:p>
    <w:p w:rsidR="005A018F" w:rsidRDefault="005A018F" w:rsidP="00F54C6F">
      <w:pPr>
        <w:pStyle w:val="a3"/>
        <w:numPr>
          <w:ilvl w:val="0"/>
          <w:numId w:val="1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-1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5A018F" w:rsidRDefault="005A018F" w:rsidP="00F54C6F">
      <w:pPr>
        <w:pStyle w:val="a3"/>
        <w:numPr>
          <w:ilvl w:val="0"/>
          <w:numId w:val="1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5A018F" w:rsidRDefault="005A018F" w:rsidP="00F54C6F">
      <w:pPr>
        <w:pStyle w:val="a3"/>
        <w:numPr>
          <w:ilvl w:val="0"/>
          <w:numId w:val="1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-4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5A018F" w:rsidRDefault="005A018F" w:rsidP="00F54C6F">
      <w:pPr>
        <w:pStyle w:val="a3"/>
        <w:numPr>
          <w:ilvl w:val="0"/>
          <w:numId w:val="1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ชา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-4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ราก</w:t>
      </w:r>
    </w:p>
    <w:p w:rsidR="005A018F" w:rsidRDefault="005A018F" w:rsidP="00F54C6F">
      <w:pPr>
        <w:pStyle w:val="a3"/>
        <w:numPr>
          <w:ilvl w:val="0"/>
          <w:numId w:val="1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85E8F"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5A018F" w:rsidRDefault="005A018F" w:rsidP="00F54C6F">
      <w:pPr>
        <w:pStyle w:val="a3"/>
        <w:numPr>
          <w:ilvl w:val="0"/>
          <w:numId w:val="1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-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5A018F" w:rsidRDefault="005A018F" w:rsidP="00F54C6F">
      <w:pPr>
        <w:pStyle w:val="a3"/>
        <w:numPr>
          <w:ilvl w:val="0"/>
          <w:numId w:val="11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ขามเปีย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 xml:space="preserve">½ 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</w:p>
    <w:p w:rsidR="00296A06" w:rsidRDefault="00296A06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296A06" w:rsidRDefault="00296A06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296A06" w:rsidRPr="00296A06" w:rsidRDefault="00296A06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5A018F" w:rsidRPr="00085E8F" w:rsidRDefault="00085E8F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085E8F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ดอกโสนผัดนั้นหอย</w:t>
      </w:r>
    </w:p>
    <w:p w:rsidR="00085E8F" w:rsidRPr="00085E8F" w:rsidRDefault="00716AA7" w:rsidP="00296A06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085E8F" w:rsidRDefault="00085E8F" w:rsidP="00F54C6F">
      <w:pPr>
        <w:pStyle w:val="a3"/>
        <w:numPr>
          <w:ilvl w:val="0"/>
          <w:numId w:val="1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ดอกโส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085E8F" w:rsidRDefault="00085E8F" w:rsidP="00F54C6F">
      <w:pPr>
        <w:pStyle w:val="a3"/>
        <w:numPr>
          <w:ilvl w:val="0"/>
          <w:numId w:val="1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-4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ลีบ</w:t>
      </w:r>
    </w:p>
    <w:p w:rsidR="00085E8F" w:rsidRDefault="00085E8F" w:rsidP="00F54C6F">
      <w:pPr>
        <w:pStyle w:val="a3"/>
        <w:numPr>
          <w:ilvl w:val="0"/>
          <w:numId w:val="1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ันห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085E8F" w:rsidRDefault="00085E8F" w:rsidP="00F54C6F">
      <w:pPr>
        <w:pStyle w:val="a3"/>
        <w:numPr>
          <w:ilvl w:val="0"/>
          <w:numId w:val="1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ันพืช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085E8F" w:rsidRDefault="00085E8F" w:rsidP="00F54C6F">
      <w:pPr>
        <w:pStyle w:val="a3"/>
        <w:numPr>
          <w:ilvl w:val="0"/>
          <w:numId w:val="12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085E8F" w:rsidRDefault="00085E8F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085E8F" w:rsidRPr="00085E8F" w:rsidRDefault="00085E8F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้มใบ</w:t>
      </w:r>
      <w:r w:rsidRPr="00085E8F">
        <w:rPr>
          <w:rFonts w:asciiTheme="majorBidi" w:hAnsiTheme="majorBidi" w:cstheme="majorBidi" w:hint="cs"/>
          <w:b/>
          <w:bCs/>
          <w:sz w:val="32"/>
          <w:szCs w:val="32"/>
          <w:cs/>
        </w:rPr>
        <w:t>มะขามอ่อนใส่กุ้ง</w:t>
      </w:r>
    </w:p>
    <w:p w:rsidR="00085E8F" w:rsidRDefault="00716AA7" w:rsidP="00296A06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085E8F" w:rsidRPr="00085E8F" w:rsidRDefault="00085E8F" w:rsidP="00F54C6F">
      <w:pPr>
        <w:pStyle w:val="a3"/>
        <w:numPr>
          <w:ilvl w:val="0"/>
          <w:numId w:val="13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มะขามอ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085E8F" w:rsidRPr="00085E8F" w:rsidRDefault="00085E8F" w:rsidP="00F54C6F">
      <w:pPr>
        <w:pStyle w:val="a3"/>
        <w:numPr>
          <w:ilvl w:val="0"/>
          <w:numId w:val="13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ชี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แฮ้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085E8F" w:rsidRPr="00085E8F" w:rsidRDefault="00085E8F" w:rsidP="00F54C6F">
      <w:pPr>
        <w:pStyle w:val="a3"/>
        <w:numPr>
          <w:ilvl w:val="0"/>
          <w:numId w:val="13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ab/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ลีบ</w:t>
      </w:r>
    </w:p>
    <w:p w:rsidR="00085E8F" w:rsidRPr="00085E8F" w:rsidRDefault="00085E8F" w:rsidP="00F54C6F">
      <w:pPr>
        <w:pStyle w:val="a3"/>
        <w:numPr>
          <w:ilvl w:val="0"/>
          <w:numId w:val="1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085E8F"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 w:rsidRP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Pr="00085E8F">
        <w:rPr>
          <w:rFonts w:asciiTheme="majorBidi" w:hAnsiTheme="majorBidi" w:cstheme="majorBidi"/>
          <w:sz w:val="32"/>
          <w:szCs w:val="32"/>
        </w:rPr>
        <w:t>5</w:t>
      </w:r>
      <w:r w:rsidRPr="00085E8F">
        <w:rPr>
          <w:rFonts w:asciiTheme="majorBidi" w:hAnsiTheme="majorBidi" w:cstheme="majorBidi"/>
          <w:sz w:val="32"/>
          <w:szCs w:val="32"/>
        </w:rPr>
        <w:tab/>
      </w:r>
      <w:r w:rsidRPr="00085E8F"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085E8F" w:rsidRPr="00085E8F" w:rsidRDefault="00085E8F" w:rsidP="00F54C6F">
      <w:pPr>
        <w:pStyle w:val="a3"/>
        <w:numPr>
          <w:ilvl w:val="0"/>
          <w:numId w:val="1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085E8F"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 w:rsidRP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085E8F">
        <w:rPr>
          <w:rFonts w:asciiTheme="majorBidi" w:hAnsiTheme="majorBidi" w:cstheme="majorBidi"/>
          <w:sz w:val="32"/>
          <w:szCs w:val="32"/>
        </w:rPr>
        <w:t>3</w:t>
      </w:r>
      <w:r w:rsidRPr="00085E8F">
        <w:rPr>
          <w:rFonts w:asciiTheme="majorBidi" w:hAnsiTheme="majorBidi" w:cstheme="majorBidi"/>
          <w:sz w:val="32"/>
          <w:szCs w:val="32"/>
        </w:rPr>
        <w:tab/>
      </w:r>
      <w:r w:rsidRPr="00085E8F"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085E8F" w:rsidRPr="00085E8F" w:rsidRDefault="00085E8F" w:rsidP="00F54C6F">
      <w:pPr>
        <w:pStyle w:val="a3"/>
        <w:numPr>
          <w:ilvl w:val="0"/>
          <w:numId w:val="1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Pr="00085E8F">
        <w:rPr>
          <w:rFonts w:asciiTheme="majorBidi" w:hAnsiTheme="majorBidi" w:cstheme="majorBidi"/>
          <w:sz w:val="32"/>
          <w:szCs w:val="32"/>
        </w:rPr>
        <w:t>1</w:t>
      </w:r>
      <w:r w:rsidRPr="00085E8F"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296A06" w:rsidRPr="00296A06" w:rsidRDefault="00085E8F" w:rsidP="00F54C6F">
      <w:pPr>
        <w:pStyle w:val="a3"/>
        <w:numPr>
          <w:ilvl w:val="0"/>
          <w:numId w:val="13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085E8F">
        <w:rPr>
          <w:rFonts w:asciiTheme="majorBidi" w:hAnsiTheme="majorBidi" w:cstheme="majorBidi" w:hint="cs"/>
          <w:sz w:val="32"/>
          <w:szCs w:val="32"/>
          <w:cs/>
        </w:rPr>
        <w:t>น้ำตาลทราย</w:t>
      </w:r>
      <w:r w:rsidRP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Pr="00085E8F">
        <w:rPr>
          <w:rFonts w:asciiTheme="majorBidi" w:hAnsiTheme="majorBidi" w:cstheme="majorBidi"/>
          <w:sz w:val="32"/>
          <w:szCs w:val="32"/>
        </w:rPr>
        <w:t>1</w:t>
      </w:r>
      <w:r w:rsidRPr="00085E8F">
        <w:rPr>
          <w:rFonts w:asciiTheme="majorBidi" w:hAnsiTheme="majorBidi" w:cstheme="majorBidi"/>
          <w:sz w:val="32"/>
          <w:szCs w:val="32"/>
        </w:rPr>
        <w:tab/>
      </w:r>
      <w:r w:rsidRPr="00085E8F"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085E8F" w:rsidRDefault="00085E8F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296A06" w:rsidRDefault="00296A06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296A06" w:rsidRDefault="00296A06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296A06" w:rsidRDefault="00296A06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296A06" w:rsidRDefault="00296A06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296A06" w:rsidRDefault="00296A06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296A06" w:rsidRDefault="00296A06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296A06" w:rsidRDefault="00296A06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296A06" w:rsidRDefault="00296A06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296A06" w:rsidRDefault="00296A06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085E8F" w:rsidRDefault="00085E8F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085E8F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แกงบอน</w:t>
      </w:r>
    </w:p>
    <w:p w:rsidR="00085E8F" w:rsidRDefault="00716AA7" w:rsidP="00296A06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085E8F" w:rsidRDefault="00085E8F" w:rsidP="00F54C6F">
      <w:pPr>
        <w:pStyle w:val="a3"/>
        <w:numPr>
          <w:ilvl w:val="0"/>
          <w:numId w:val="1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085E8F">
        <w:rPr>
          <w:rFonts w:asciiTheme="majorBidi" w:hAnsiTheme="majorBidi" w:cstheme="majorBidi" w:hint="cs"/>
          <w:sz w:val="32"/>
          <w:szCs w:val="32"/>
          <w:cs/>
        </w:rPr>
        <w:t>บอนฝานชิ้นเล็ก</w:t>
      </w:r>
      <w:r w:rsidRPr="00085E8F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085E8F" w:rsidRDefault="00085E8F" w:rsidP="00F54C6F">
      <w:pPr>
        <w:pStyle w:val="a3"/>
        <w:numPr>
          <w:ilvl w:val="0"/>
          <w:numId w:val="1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ลาช่อนหั่นชิ้นโตๆ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085E8F" w:rsidRDefault="00085E8F" w:rsidP="00F54C6F">
      <w:pPr>
        <w:pStyle w:val="a3"/>
        <w:numPr>
          <w:ilvl w:val="0"/>
          <w:numId w:val="1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ร้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085E8F" w:rsidRDefault="00085E8F" w:rsidP="00F54C6F">
      <w:pPr>
        <w:pStyle w:val="a3"/>
        <w:numPr>
          <w:ilvl w:val="0"/>
          <w:numId w:val="1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ขามเปีย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085E8F" w:rsidRDefault="00085E8F" w:rsidP="00F54C6F">
      <w:pPr>
        <w:pStyle w:val="a3"/>
        <w:numPr>
          <w:ilvl w:val="0"/>
          <w:numId w:val="1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กร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-4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ใบ</w:t>
      </w:r>
    </w:p>
    <w:p w:rsidR="00085E8F" w:rsidRDefault="00085E8F" w:rsidP="00F54C6F">
      <w:pPr>
        <w:pStyle w:val="a3"/>
        <w:numPr>
          <w:ilvl w:val="0"/>
          <w:numId w:val="1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085E8F" w:rsidRDefault="00085E8F" w:rsidP="00F54C6F">
      <w:pPr>
        <w:pStyle w:val="a3"/>
        <w:numPr>
          <w:ilvl w:val="0"/>
          <w:numId w:val="1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085E8F" w:rsidRDefault="00085E8F" w:rsidP="00F54C6F">
      <w:pPr>
        <w:pStyle w:val="a3"/>
        <w:numPr>
          <w:ilvl w:val="0"/>
          <w:numId w:val="1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7-8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085E8F" w:rsidRDefault="00085E8F" w:rsidP="00F54C6F">
      <w:pPr>
        <w:pStyle w:val="a3"/>
        <w:numPr>
          <w:ilvl w:val="0"/>
          <w:numId w:val="1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ลีบ</w:t>
      </w:r>
    </w:p>
    <w:p w:rsidR="00085E8F" w:rsidRDefault="00085E8F" w:rsidP="00F54C6F">
      <w:pPr>
        <w:pStyle w:val="a3"/>
        <w:numPr>
          <w:ilvl w:val="0"/>
          <w:numId w:val="1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ทราย</w:t>
      </w:r>
    </w:p>
    <w:p w:rsidR="00296A06" w:rsidRDefault="00085E8F" w:rsidP="00F54C6F">
      <w:pPr>
        <w:pStyle w:val="a3"/>
        <w:numPr>
          <w:ilvl w:val="0"/>
          <w:numId w:val="1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 w:rsidRPr="00085E8F">
        <w:rPr>
          <w:rFonts w:asciiTheme="majorBidi" w:hAnsiTheme="majorBidi" w:cstheme="majorBidi" w:hint="cs"/>
          <w:sz w:val="32"/>
          <w:szCs w:val="32"/>
          <w:cs/>
        </w:rPr>
        <w:tab/>
      </w:r>
      <w:r w:rsidRPr="00085E8F">
        <w:rPr>
          <w:rFonts w:asciiTheme="majorBidi" w:hAnsiTheme="majorBidi" w:cstheme="majorBidi" w:hint="cs"/>
          <w:sz w:val="32"/>
          <w:szCs w:val="32"/>
          <w:cs/>
        </w:rPr>
        <w:tab/>
      </w:r>
    </w:p>
    <w:p w:rsidR="00296A06" w:rsidRPr="00296A06" w:rsidRDefault="00296A06" w:rsidP="00296A06">
      <w:pPr>
        <w:pStyle w:val="a3"/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296A06" w:rsidRPr="00296A06" w:rsidRDefault="00296A06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296A06">
        <w:rPr>
          <w:rFonts w:asciiTheme="majorBidi" w:hAnsiTheme="majorBidi" w:cstheme="majorBidi" w:hint="cs"/>
          <w:b/>
          <w:bCs/>
          <w:sz w:val="32"/>
          <w:szCs w:val="32"/>
          <w:cs/>
        </w:rPr>
        <w:t>ยำลาวประยุกต์</w:t>
      </w:r>
    </w:p>
    <w:p w:rsidR="00296A06" w:rsidRDefault="00716AA7" w:rsidP="00296A06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296A06" w:rsidRPr="00296A06" w:rsidRDefault="00296A06" w:rsidP="00F54C6F">
      <w:pPr>
        <w:pStyle w:val="a3"/>
        <w:numPr>
          <w:ilvl w:val="0"/>
          <w:numId w:val="1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296A06">
        <w:rPr>
          <w:rFonts w:asciiTheme="majorBidi" w:hAnsiTheme="majorBidi" w:cstheme="majorBidi" w:hint="cs"/>
          <w:sz w:val="32"/>
          <w:szCs w:val="32"/>
          <w:cs/>
        </w:rPr>
        <w:t>เนื้อหมูบด</w:t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/>
          <w:sz w:val="32"/>
          <w:szCs w:val="32"/>
        </w:rPr>
        <w:t>1</w:t>
      </w:r>
      <w:r w:rsidRPr="00296A06">
        <w:rPr>
          <w:rFonts w:asciiTheme="majorBidi" w:hAnsiTheme="majorBidi" w:cstheme="majorBidi"/>
          <w:sz w:val="32"/>
          <w:szCs w:val="32"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296A06" w:rsidRPr="00296A06" w:rsidRDefault="00296A06" w:rsidP="00F54C6F">
      <w:pPr>
        <w:pStyle w:val="a3"/>
        <w:numPr>
          <w:ilvl w:val="0"/>
          <w:numId w:val="1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296A06">
        <w:rPr>
          <w:rFonts w:asciiTheme="majorBidi" w:hAnsiTheme="majorBidi" w:cstheme="majorBidi" w:hint="cs"/>
          <w:sz w:val="32"/>
          <w:szCs w:val="32"/>
          <w:cs/>
        </w:rPr>
        <w:t>มะพร้าวขูด</w:t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/>
          <w:sz w:val="32"/>
          <w:szCs w:val="32"/>
        </w:rPr>
        <w:t>1</w:t>
      </w:r>
      <w:r w:rsidRPr="00296A06">
        <w:rPr>
          <w:rFonts w:asciiTheme="majorBidi" w:hAnsiTheme="majorBidi" w:cstheme="majorBidi"/>
          <w:sz w:val="32"/>
          <w:szCs w:val="32"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296A06" w:rsidRPr="00296A06" w:rsidRDefault="00296A06" w:rsidP="00F54C6F">
      <w:pPr>
        <w:pStyle w:val="a3"/>
        <w:numPr>
          <w:ilvl w:val="0"/>
          <w:numId w:val="1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296A06">
        <w:rPr>
          <w:rFonts w:asciiTheme="majorBidi" w:hAnsiTheme="majorBidi" w:cstheme="majorBidi" w:hint="cs"/>
          <w:sz w:val="32"/>
          <w:szCs w:val="32"/>
          <w:cs/>
        </w:rPr>
        <w:t>ถั่วงอก</w:t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/>
          <w:sz w:val="32"/>
          <w:szCs w:val="32"/>
        </w:rPr>
        <w:t>2</w:t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296A06" w:rsidRPr="00296A06" w:rsidRDefault="00296A06" w:rsidP="00F54C6F">
      <w:pPr>
        <w:pStyle w:val="a3"/>
        <w:numPr>
          <w:ilvl w:val="0"/>
          <w:numId w:val="1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296A06">
        <w:rPr>
          <w:rFonts w:asciiTheme="majorBidi" w:hAnsiTheme="majorBidi" w:cstheme="majorBidi" w:hint="cs"/>
          <w:sz w:val="32"/>
          <w:szCs w:val="32"/>
          <w:cs/>
        </w:rPr>
        <w:t>ถั่วฝักยาว</w:t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/>
          <w:sz w:val="32"/>
          <w:szCs w:val="32"/>
        </w:rPr>
        <w:t>5-6</w:t>
      </w:r>
      <w:r w:rsidRPr="00296A06">
        <w:rPr>
          <w:rFonts w:asciiTheme="majorBidi" w:hAnsiTheme="majorBidi" w:cstheme="majorBidi"/>
          <w:sz w:val="32"/>
          <w:szCs w:val="32"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>ฝัก</w:t>
      </w:r>
    </w:p>
    <w:p w:rsidR="00296A06" w:rsidRPr="00296A06" w:rsidRDefault="00296A06" w:rsidP="00F54C6F">
      <w:pPr>
        <w:pStyle w:val="a3"/>
        <w:numPr>
          <w:ilvl w:val="0"/>
          <w:numId w:val="1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296A06">
        <w:rPr>
          <w:rFonts w:asciiTheme="majorBidi" w:hAnsiTheme="majorBidi" w:cstheme="majorBidi" w:hint="cs"/>
          <w:sz w:val="32"/>
          <w:szCs w:val="32"/>
          <w:cs/>
        </w:rPr>
        <w:t>ใบแมงลัก</w:t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/>
          <w:sz w:val="32"/>
          <w:szCs w:val="32"/>
        </w:rPr>
        <w:t>1</w:t>
      </w:r>
      <w:r w:rsidRPr="00296A06">
        <w:rPr>
          <w:rFonts w:asciiTheme="majorBidi" w:hAnsiTheme="majorBidi" w:cstheme="majorBidi"/>
          <w:sz w:val="32"/>
          <w:szCs w:val="32"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296A06" w:rsidRPr="00296A06" w:rsidRDefault="00296A06" w:rsidP="00F54C6F">
      <w:pPr>
        <w:pStyle w:val="a3"/>
        <w:numPr>
          <w:ilvl w:val="0"/>
          <w:numId w:val="1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296A06">
        <w:rPr>
          <w:rFonts w:asciiTheme="majorBidi" w:hAnsiTheme="majorBidi" w:cstheme="majorBidi" w:hint="cs"/>
          <w:sz w:val="32"/>
          <w:szCs w:val="32"/>
          <w:cs/>
        </w:rPr>
        <w:t>พริกชี้ฟ้าแดง</w:t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/>
          <w:sz w:val="32"/>
          <w:szCs w:val="32"/>
        </w:rPr>
        <w:t>3-4</w:t>
      </w:r>
      <w:r w:rsidRPr="00296A06">
        <w:rPr>
          <w:rFonts w:asciiTheme="majorBidi" w:hAnsiTheme="majorBidi" w:cstheme="majorBidi"/>
          <w:sz w:val="32"/>
          <w:szCs w:val="32"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296A06" w:rsidRPr="00296A06" w:rsidRDefault="00296A06" w:rsidP="00F54C6F">
      <w:pPr>
        <w:pStyle w:val="a3"/>
        <w:numPr>
          <w:ilvl w:val="0"/>
          <w:numId w:val="1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296A06"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/>
          <w:sz w:val="32"/>
          <w:szCs w:val="32"/>
        </w:rPr>
        <w:t>6-7</w:t>
      </w:r>
      <w:r w:rsidRPr="00296A06">
        <w:rPr>
          <w:rFonts w:asciiTheme="majorBidi" w:hAnsiTheme="majorBidi" w:cstheme="majorBidi"/>
          <w:sz w:val="32"/>
          <w:szCs w:val="32"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>กลีบ</w:t>
      </w:r>
    </w:p>
    <w:p w:rsidR="00296A06" w:rsidRPr="00296A06" w:rsidRDefault="00296A06" w:rsidP="00F54C6F">
      <w:pPr>
        <w:pStyle w:val="a3"/>
        <w:numPr>
          <w:ilvl w:val="0"/>
          <w:numId w:val="1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296A06">
        <w:rPr>
          <w:rFonts w:asciiTheme="majorBidi" w:hAnsiTheme="majorBidi" w:cstheme="majorBidi" w:hint="cs"/>
          <w:sz w:val="32"/>
          <w:szCs w:val="32"/>
          <w:cs/>
        </w:rPr>
        <w:t>มะนาว</w:t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ab/>
      </w:r>
      <w:r w:rsidRPr="00296A06">
        <w:rPr>
          <w:rFonts w:asciiTheme="majorBidi" w:hAnsiTheme="majorBidi" w:cstheme="majorBidi"/>
          <w:sz w:val="32"/>
          <w:szCs w:val="32"/>
        </w:rPr>
        <w:t>1</w:t>
      </w:r>
      <w:r w:rsidRPr="00296A06">
        <w:rPr>
          <w:rFonts w:asciiTheme="majorBidi" w:hAnsiTheme="majorBidi" w:cstheme="majorBidi"/>
          <w:sz w:val="32"/>
          <w:szCs w:val="32"/>
        </w:rPr>
        <w:tab/>
      </w:r>
      <w:r w:rsidRPr="00296A06">
        <w:rPr>
          <w:rFonts w:asciiTheme="majorBidi" w:hAnsiTheme="majorBidi" w:cstheme="majorBidi" w:hint="cs"/>
          <w:sz w:val="32"/>
          <w:szCs w:val="32"/>
          <w:cs/>
        </w:rPr>
        <w:t>ผล</w:t>
      </w:r>
    </w:p>
    <w:p w:rsidR="00296A06" w:rsidRDefault="00296A06" w:rsidP="00F54C6F">
      <w:pPr>
        <w:pStyle w:val="a3"/>
        <w:numPr>
          <w:ilvl w:val="0"/>
          <w:numId w:val="1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ปี๊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296A06" w:rsidRPr="00296A06" w:rsidRDefault="00296A06" w:rsidP="00F54C6F">
      <w:pPr>
        <w:pStyle w:val="a3"/>
        <w:numPr>
          <w:ilvl w:val="0"/>
          <w:numId w:val="15"/>
        </w:numPr>
        <w:spacing w:after="0"/>
        <w:rPr>
          <w:rFonts w:asciiTheme="majorBidi" w:hAnsiTheme="majorBidi" w:cstheme="majorBidi" w:hint="cs"/>
          <w:sz w:val="32"/>
          <w:szCs w:val="32"/>
          <w:cs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</w:p>
    <w:p w:rsidR="00296A06" w:rsidRDefault="00296A06" w:rsidP="00296A06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296A06" w:rsidRDefault="00296A06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แกงชะอม</w:t>
      </w:r>
    </w:p>
    <w:p w:rsidR="00296A06" w:rsidRDefault="00716AA7" w:rsidP="00296A06">
      <w:pPr>
        <w:spacing w:after="0"/>
        <w:ind w:left="36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296A06" w:rsidRPr="007C5B06" w:rsidRDefault="00296A06" w:rsidP="00F54C6F">
      <w:pPr>
        <w:pStyle w:val="a3"/>
        <w:numPr>
          <w:ilvl w:val="0"/>
          <w:numId w:val="1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7C5B06">
        <w:rPr>
          <w:rFonts w:asciiTheme="majorBidi" w:hAnsiTheme="majorBidi" w:cstheme="majorBidi" w:hint="cs"/>
          <w:sz w:val="32"/>
          <w:szCs w:val="32"/>
          <w:cs/>
        </w:rPr>
        <w:t>ชะอม</w:t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/>
          <w:sz w:val="32"/>
          <w:szCs w:val="32"/>
        </w:rPr>
        <w:t>3</w:t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296A06" w:rsidRPr="007C5B06" w:rsidRDefault="00296A06" w:rsidP="00F54C6F">
      <w:pPr>
        <w:pStyle w:val="a3"/>
        <w:numPr>
          <w:ilvl w:val="0"/>
          <w:numId w:val="1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7C5B06">
        <w:rPr>
          <w:rFonts w:asciiTheme="majorBidi" w:hAnsiTheme="majorBidi" w:cstheme="majorBidi" w:hint="cs"/>
          <w:sz w:val="32"/>
          <w:szCs w:val="32"/>
          <w:cs/>
        </w:rPr>
        <w:t>ปลาช่อนแห้ง</w:t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/>
          <w:sz w:val="32"/>
          <w:szCs w:val="32"/>
        </w:rPr>
        <w:t>1-2</w:t>
      </w:r>
      <w:r w:rsidRPr="007C5B06">
        <w:rPr>
          <w:rFonts w:asciiTheme="majorBidi" w:hAnsiTheme="majorBidi" w:cstheme="majorBidi"/>
          <w:sz w:val="32"/>
          <w:szCs w:val="32"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>ตัว</w:t>
      </w:r>
    </w:p>
    <w:p w:rsidR="00296A06" w:rsidRPr="007C5B06" w:rsidRDefault="00296A06" w:rsidP="00F54C6F">
      <w:pPr>
        <w:pStyle w:val="a3"/>
        <w:numPr>
          <w:ilvl w:val="0"/>
          <w:numId w:val="1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7C5B06">
        <w:rPr>
          <w:rFonts w:asciiTheme="majorBidi" w:hAnsiTheme="majorBidi" w:cstheme="majorBidi" w:hint="cs"/>
          <w:sz w:val="32"/>
          <w:szCs w:val="32"/>
          <w:cs/>
        </w:rPr>
        <w:t>ตะไคร้</w:t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/>
          <w:sz w:val="32"/>
          <w:szCs w:val="32"/>
        </w:rPr>
        <w:t>1-2</w:t>
      </w:r>
      <w:r w:rsidRPr="007C5B06">
        <w:rPr>
          <w:rFonts w:asciiTheme="majorBidi" w:hAnsiTheme="majorBidi" w:cstheme="majorBidi"/>
          <w:sz w:val="32"/>
          <w:szCs w:val="32"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>ต้น</w:t>
      </w:r>
    </w:p>
    <w:p w:rsidR="00296A06" w:rsidRPr="007C5B06" w:rsidRDefault="00296A06" w:rsidP="00F54C6F">
      <w:pPr>
        <w:pStyle w:val="a3"/>
        <w:numPr>
          <w:ilvl w:val="0"/>
          <w:numId w:val="1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7C5B06"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="007C5B06" w:rsidRPr="007C5B06">
        <w:rPr>
          <w:rFonts w:asciiTheme="majorBidi" w:hAnsiTheme="majorBidi" w:cstheme="majorBidi"/>
          <w:sz w:val="32"/>
          <w:szCs w:val="32"/>
        </w:rPr>
        <w:t>5</w:t>
      </w:r>
      <w:r w:rsidR="007C5B06" w:rsidRPr="007C5B06">
        <w:rPr>
          <w:rFonts w:asciiTheme="majorBidi" w:hAnsiTheme="majorBidi" w:cstheme="majorBidi" w:hint="cs"/>
          <w:sz w:val="32"/>
          <w:szCs w:val="32"/>
          <w:cs/>
        </w:rPr>
        <w:tab/>
        <w:t>กลีบ</w:t>
      </w:r>
    </w:p>
    <w:p w:rsidR="007C5B06" w:rsidRPr="007C5B06" w:rsidRDefault="007C5B06" w:rsidP="00F54C6F">
      <w:pPr>
        <w:pStyle w:val="a3"/>
        <w:numPr>
          <w:ilvl w:val="0"/>
          <w:numId w:val="1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7C5B06"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/>
          <w:sz w:val="32"/>
          <w:szCs w:val="32"/>
        </w:rPr>
        <w:t>2</w:t>
      </w:r>
      <w:r w:rsidRPr="007C5B06">
        <w:rPr>
          <w:rFonts w:asciiTheme="majorBidi" w:hAnsiTheme="majorBidi" w:cstheme="majorBidi"/>
          <w:sz w:val="32"/>
          <w:szCs w:val="32"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7C5B06" w:rsidRPr="007C5B06" w:rsidRDefault="007C5B06" w:rsidP="00F54C6F">
      <w:pPr>
        <w:pStyle w:val="a3"/>
        <w:numPr>
          <w:ilvl w:val="0"/>
          <w:numId w:val="1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7C5B06">
        <w:rPr>
          <w:rFonts w:asciiTheme="majorBidi" w:hAnsiTheme="majorBidi" w:cstheme="majorBidi" w:hint="cs"/>
          <w:sz w:val="32"/>
          <w:szCs w:val="32"/>
          <w:cs/>
        </w:rPr>
        <w:t>พริกแห้ง</w:t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/>
          <w:sz w:val="32"/>
          <w:szCs w:val="32"/>
        </w:rPr>
        <w:t>4</w:t>
      </w:r>
      <w:r w:rsidRPr="007C5B06">
        <w:rPr>
          <w:rFonts w:asciiTheme="majorBidi" w:hAnsiTheme="majorBidi" w:cstheme="majorBidi"/>
          <w:sz w:val="32"/>
          <w:szCs w:val="32"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7C5B06" w:rsidRPr="007C5B06" w:rsidRDefault="007C5B06" w:rsidP="00F54C6F">
      <w:pPr>
        <w:pStyle w:val="a3"/>
        <w:numPr>
          <w:ilvl w:val="0"/>
          <w:numId w:val="1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7C5B06">
        <w:rPr>
          <w:rFonts w:asciiTheme="majorBidi" w:hAnsiTheme="majorBidi" w:cstheme="majorBidi" w:hint="cs"/>
          <w:sz w:val="32"/>
          <w:szCs w:val="32"/>
          <w:cs/>
        </w:rPr>
        <w:t>พริกหนุ่ม</w:t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/>
          <w:sz w:val="32"/>
          <w:szCs w:val="32"/>
        </w:rPr>
        <w:t>5</w:t>
      </w:r>
      <w:r w:rsidRPr="007C5B06">
        <w:rPr>
          <w:rFonts w:asciiTheme="majorBidi" w:hAnsiTheme="majorBidi" w:cstheme="majorBidi"/>
          <w:sz w:val="32"/>
          <w:szCs w:val="32"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7C5B06" w:rsidRPr="007C5B06" w:rsidRDefault="007C5B06" w:rsidP="00F54C6F">
      <w:pPr>
        <w:pStyle w:val="a3"/>
        <w:numPr>
          <w:ilvl w:val="0"/>
          <w:numId w:val="1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7C5B06">
        <w:rPr>
          <w:rFonts w:asciiTheme="majorBidi" w:hAnsiTheme="majorBidi" w:cstheme="majorBidi" w:hint="cs"/>
          <w:sz w:val="32"/>
          <w:szCs w:val="32"/>
          <w:cs/>
        </w:rPr>
        <w:t>ปลาร้าสับ</w:t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/>
          <w:sz w:val="32"/>
          <w:szCs w:val="32"/>
        </w:rPr>
        <w:t>1</w:t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7C5B06" w:rsidRPr="007C5B06" w:rsidRDefault="007C5B06" w:rsidP="00F54C6F">
      <w:pPr>
        <w:pStyle w:val="a3"/>
        <w:numPr>
          <w:ilvl w:val="0"/>
          <w:numId w:val="1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7C5B06"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/>
          <w:sz w:val="32"/>
          <w:szCs w:val="32"/>
        </w:rPr>
        <w:t>1</w:t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7C5B06" w:rsidRDefault="007C5B06" w:rsidP="00F54C6F">
      <w:pPr>
        <w:pStyle w:val="a3"/>
        <w:numPr>
          <w:ilvl w:val="0"/>
          <w:numId w:val="1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7C5B06"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/>
          <w:sz w:val="32"/>
          <w:szCs w:val="32"/>
        </w:rPr>
        <w:t>1</w:t>
      </w:r>
      <w:r w:rsidRPr="007C5B06">
        <w:rPr>
          <w:rFonts w:asciiTheme="majorBidi" w:hAnsiTheme="majorBidi" w:cstheme="majorBidi"/>
          <w:sz w:val="32"/>
          <w:szCs w:val="32"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7C5B06" w:rsidRDefault="007C5B06" w:rsidP="007C5B06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7C5B06" w:rsidRPr="007C5B06" w:rsidRDefault="007C5B06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7C5B06">
        <w:rPr>
          <w:rFonts w:asciiTheme="majorBidi" w:hAnsiTheme="majorBidi" w:cstheme="majorBidi" w:hint="cs"/>
          <w:b/>
          <w:bCs/>
          <w:sz w:val="32"/>
          <w:szCs w:val="32"/>
          <w:cs/>
        </w:rPr>
        <w:t>สายบัวมะดัน</w:t>
      </w:r>
    </w:p>
    <w:p w:rsidR="007C5B06" w:rsidRDefault="00716AA7" w:rsidP="007C5B06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7C5B06" w:rsidRPr="007C5B06" w:rsidRDefault="007C5B06" w:rsidP="00F54C6F">
      <w:pPr>
        <w:pStyle w:val="a3"/>
        <w:numPr>
          <w:ilvl w:val="0"/>
          <w:numId w:val="1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7C5B06">
        <w:rPr>
          <w:rFonts w:asciiTheme="majorBidi" w:hAnsiTheme="majorBidi" w:cstheme="majorBidi" w:hint="cs"/>
          <w:sz w:val="32"/>
          <w:szCs w:val="32"/>
          <w:cs/>
        </w:rPr>
        <w:t>สายบัวหั่นท่อนสั้นๆ</w:t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/>
          <w:sz w:val="32"/>
          <w:szCs w:val="32"/>
        </w:rPr>
        <w:t>2-3</w:t>
      </w:r>
      <w:r w:rsidRPr="007C5B06">
        <w:rPr>
          <w:rFonts w:asciiTheme="majorBidi" w:hAnsiTheme="majorBidi" w:cstheme="majorBidi"/>
          <w:sz w:val="32"/>
          <w:szCs w:val="32"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7C5B06" w:rsidRPr="007C5B06" w:rsidRDefault="007C5B06" w:rsidP="00F54C6F">
      <w:pPr>
        <w:pStyle w:val="a3"/>
        <w:numPr>
          <w:ilvl w:val="0"/>
          <w:numId w:val="1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7C5B06">
        <w:rPr>
          <w:rFonts w:asciiTheme="majorBidi" w:hAnsiTheme="majorBidi" w:cstheme="majorBidi" w:hint="cs"/>
          <w:sz w:val="32"/>
          <w:szCs w:val="32"/>
          <w:cs/>
        </w:rPr>
        <w:t>มะดัน</w:t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/>
          <w:sz w:val="32"/>
          <w:szCs w:val="32"/>
        </w:rPr>
        <w:t>2</w:t>
      </w:r>
      <w:r w:rsidRPr="007C5B06">
        <w:rPr>
          <w:rFonts w:asciiTheme="majorBidi" w:hAnsiTheme="majorBidi" w:cstheme="majorBidi"/>
          <w:sz w:val="32"/>
          <w:szCs w:val="32"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>ผล</w:t>
      </w:r>
    </w:p>
    <w:p w:rsidR="007C5B06" w:rsidRPr="007C5B06" w:rsidRDefault="007C5B06" w:rsidP="00F54C6F">
      <w:pPr>
        <w:pStyle w:val="a3"/>
        <w:numPr>
          <w:ilvl w:val="0"/>
          <w:numId w:val="1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7C5B06">
        <w:rPr>
          <w:rFonts w:asciiTheme="majorBidi" w:hAnsiTheme="majorBidi" w:cstheme="majorBidi" w:hint="cs"/>
          <w:sz w:val="32"/>
          <w:szCs w:val="32"/>
          <w:cs/>
        </w:rPr>
        <w:t>ปลาทูนึ่ง</w:t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/>
          <w:sz w:val="32"/>
          <w:szCs w:val="32"/>
        </w:rPr>
        <w:t>1-2</w:t>
      </w:r>
      <w:r w:rsidRPr="007C5B06">
        <w:rPr>
          <w:rFonts w:asciiTheme="majorBidi" w:hAnsiTheme="majorBidi" w:cstheme="majorBidi"/>
          <w:sz w:val="32"/>
          <w:szCs w:val="32"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>ตัว</w:t>
      </w:r>
    </w:p>
    <w:p w:rsidR="007C5B06" w:rsidRPr="007C5B06" w:rsidRDefault="007C5B06" w:rsidP="00F54C6F">
      <w:pPr>
        <w:pStyle w:val="a3"/>
        <w:numPr>
          <w:ilvl w:val="0"/>
          <w:numId w:val="1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7C5B06"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/>
          <w:sz w:val="32"/>
          <w:szCs w:val="32"/>
        </w:rPr>
        <w:t>2-3</w:t>
      </w:r>
      <w:r w:rsidRPr="007C5B06">
        <w:rPr>
          <w:rFonts w:asciiTheme="majorBidi" w:hAnsiTheme="majorBidi" w:cstheme="majorBidi"/>
          <w:sz w:val="32"/>
          <w:szCs w:val="32"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7C5B06" w:rsidRPr="007C5B06" w:rsidRDefault="007C5B06" w:rsidP="00F54C6F">
      <w:pPr>
        <w:pStyle w:val="a3"/>
        <w:numPr>
          <w:ilvl w:val="0"/>
          <w:numId w:val="1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7C5B06">
        <w:rPr>
          <w:rFonts w:asciiTheme="majorBidi" w:hAnsiTheme="majorBidi" w:cstheme="majorBidi" w:hint="cs"/>
          <w:sz w:val="32"/>
          <w:szCs w:val="32"/>
          <w:cs/>
        </w:rPr>
        <w:t>มะพร้าวขูด</w:t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/>
          <w:sz w:val="32"/>
          <w:szCs w:val="32"/>
        </w:rPr>
        <w:t xml:space="preserve">½ </w:t>
      </w:r>
      <w:r w:rsidRPr="007C5B06">
        <w:rPr>
          <w:rFonts w:asciiTheme="majorBidi" w:hAnsiTheme="majorBidi" w:cstheme="majorBidi"/>
          <w:sz w:val="32"/>
          <w:szCs w:val="32"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>กิโลกรัม</w:t>
      </w:r>
    </w:p>
    <w:p w:rsidR="007C5B06" w:rsidRPr="007C5B06" w:rsidRDefault="007C5B06" w:rsidP="00F54C6F">
      <w:pPr>
        <w:pStyle w:val="a3"/>
        <w:numPr>
          <w:ilvl w:val="0"/>
          <w:numId w:val="1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7C5B06">
        <w:rPr>
          <w:rFonts w:asciiTheme="majorBidi" w:hAnsiTheme="majorBidi" w:cstheme="majorBidi" w:hint="cs"/>
          <w:sz w:val="32"/>
          <w:szCs w:val="32"/>
          <w:cs/>
        </w:rPr>
        <w:t>น้ำตาลทราย</w:t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/>
          <w:sz w:val="32"/>
          <w:szCs w:val="32"/>
        </w:rPr>
        <w:t>3</w:t>
      </w:r>
      <w:r w:rsidRPr="007C5B06">
        <w:rPr>
          <w:rFonts w:asciiTheme="majorBidi" w:hAnsiTheme="majorBidi" w:cstheme="majorBidi"/>
          <w:sz w:val="32"/>
          <w:szCs w:val="32"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7C5B06" w:rsidRPr="007C5B06" w:rsidRDefault="007C5B06" w:rsidP="00F54C6F">
      <w:pPr>
        <w:pStyle w:val="a3"/>
        <w:numPr>
          <w:ilvl w:val="0"/>
          <w:numId w:val="1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7C5B06"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/>
          <w:sz w:val="32"/>
          <w:szCs w:val="32"/>
        </w:rPr>
        <w:t>1</w:t>
      </w:r>
      <w:r w:rsidRPr="007C5B06">
        <w:rPr>
          <w:rFonts w:asciiTheme="majorBidi" w:hAnsiTheme="majorBidi" w:cstheme="majorBidi"/>
          <w:sz w:val="32"/>
          <w:szCs w:val="32"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7C5B06" w:rsidRDefault="007C5B06" w:rsidP="00F54C6F">
      <w:pPr>
        <w:pStyle w:val="a3"/>
        <w:numPr>
          <w:ilvl w:val="0"/>
          <w:numId w:val="1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7C5B06"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ab/>
      </w:r>
      <w:r w:rsidRPr="007C5B06">
        <w:rPr>
          <w:rFonts w:asciiTheme="majorBidi" w:hAnsiTheme="majorBidi" w:cstheme="majorBidi"/>
          <w:sz w:val="32"/>
          <w:szCs w:val="32"/>
        </w:rPr>
        <w:t>1-2</w:t>
      </w:r>
      <w:r w:rsidRPr="007C5B06">
        <w:rPr>
          <w:rFonts w:asciiTheme="majorBidi" w:hAnsiTheme="majorBidi" w:cstheme="majorBidi"/>
          <w:sz w:val="32"/>
          <w:szCs w:val="32"/>
        </w:rPr>
        <w:tab/>
      </w:r>
      <w:r w:rsidRPr="007C5B06"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7C5B06" w:rsidRDefault="007C5B06" w:rsidP="007C5B06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7C5B06" w:rsidRDefault="007C5B06" w:rsidP="007C5B06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7C5B06" w:rsidRDefault="007C5B06" w:rsidP="007C5B06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7C5B06" w:rsidRDefault="007C5B06" w:rsidP="007C5B06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7C5B06" w:rsidRPr="00711DD1" w:rsidRDefault="00711DD1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711DD1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น้ำพริกระกำ</w:t>
      </w:r>
    </w:p>
    <w:p w:rsidR="00711DD1" w:rsidRPr="00711DD1" w:rsidRDefault="00716AA7" w:rsidP="00711DD1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711DD1" w:rsidRDefault="00711DD1" w:rsidP="00F54C6F">
      <w:pPr>
        <w:pStyle w:val="a3"/>
        <w:numPr>
          <w:ilvl w:val="0"/>
          <w:numId w:val="1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ระกำ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-6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ผล</w:t>
      </w:r>
    </w:p>
    <w:p w:rsidR="00711DD1" w:rsidRDefault="00711DD1" w:rsidP="00F54C6F">
      <w:pPr>
        <w:pStyle w:val="a3"/>
        <w:numPr>
          <w:ilvl w:val="0"/>
          <w:numId w:val="1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8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711DD1" w:rsidRDefault="00711DD1" w:rsidP="00F54C6F">
      <w:pPr>
        <w:pStyle w:val="a3"/>
        <w:numPr>
          <w:ilvl w:val="0"/>
          <w:numId w:val="1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เหลือ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711DD1" w:rsidRDefault="00711DD1" w:rsidP="00F54C6F">
      <w:pPr>
        <w:pStyle w:val="a3"/>
        <w:numPr>
          <w:ilvl w:val="0"/>
          <w:numId w:val="1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711DD1" w:rsidRDefault="00711DD1" w:rsidP="00F54C6F">
      <w:pPr>
        <w:pStyle w:val="a3"/>
        <w:numPr>
          <w:ilvl w:val="0"/>
          <w:numId w:val="1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8-1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ลีบ</w:t>
      </w:r>
    </w:p>
    <w:p w:rsidR="00711DD1" w:rsidRDefault="00711DD1" w:rsidP="00F54C6F">
      <w:pPr>
        <w:pStyle w:val="a3"/>
        <w:numPr>
          <w:ilvl w:val="0"/>
          <w:numId w:val="1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711DD1" w:rsidRDefault="00711DD1" w:rsidP="00F54C6F">
      <w:pPr>
        <w:pStyle w:val="a3"/>
        <w:numPr>
          <w:ilvl w:val="0"/>
          <w:numId w:val="1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711DD1" w:rsidRDefault="00711DD1" w:rsidP="00F54C6F">
      <w:pPr>
        <w:pStyle w:val="a3"/>
        <w:numPr>
          <w:ilvl w:val="0"/>
          <w:numId w:val="1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ทรา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711DD1" w:rsidRDefault="00711DD1" w:rsidP="00F54C6F">
      <w:pPr>
        <w:pStyle w:val="a3"/>
        <w:numPr>
          <w:ilvl w:val="0"/>
          <w:numId w:val="1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 xml:space="preserve">½ 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ผล</w:t>
      </w:r>
    </w:p>
    <w:p w:rsidR="00711DD1" w:rsidRDefault="00711DD1" w:rsidP="00711DD1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711DD1" w:rsidRPr="00711DD1" w:rsidRDefault="00711DD1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711DD1">
        <w:rPr>
          <w:rFonts w:asciiTheme="majorBidi" w:hAnsiTheme="majorBidi" w:cstheme="majorBidi" w:hint="cs"/>
          <w:b/>
          <w:bCs/>
          <w:sz w:val="32"/>
          <w:szCs w:val="32"/>
          <w:cs/>
        </w:rPr>
        <w:t>แกงป่า</w:t>
      </w:r>
    </w:p>
    <w:p w:rsidR="00711DD1" w:rsidRPr="00711DD1" w:rsidRDefault="00716AA7" w:rsidP="00711DD1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711DD1" w:rsidRDefault="00711DD1" w:rsidP="00F54C6F">
      <w:pPr>
        <w:pStyle w:val="a3"/>
        <w:numPr>
          <w:ilvl w:val="0"/>
          <w:numId w:val="1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ฟักทองหั่นเป็นชิ้นพอดีคำ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711DD1" w:rsidRDefault="00711DD1" w:rsidP="00F54C6F">
      <w:pPr>
        <w:pStyle w:val="a3"/>
        <w:numPr>
          <w:ilvl w:val="0"/>
          <w:numId w:val="1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ย่านา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711DD1" w:rsidRDefault="00711DD1" w:rsidP="00F54C6F">
      <w:pPr>
        <w:pStyle w:val="a3"/>
        <w:numPr>
          <w:ilvl w:val="0"/>
          <w:numId w:val="1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ชะอ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711DD1" w:rsidRDefault="00711DD1" w:rsidP="00F54C6F">
      <w:pPr>
        <w:pStyle w:val="a3"/>
        <w:numPr>
          <w:ilvl w:val="0"/>
          <w:numId w:val="1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ถั่วฝักย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-4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ฝัก</w:t>
      </w:r>
    </w:p>
    <w:p w:rsidR="00711DD1" w:rsidRDefault="00711DD1" w:rsidP="00F54C6F">
      <w:pPr>
        <w:pStyle w:val="a3"/>
        <w:numPr>
          <w:ilvl w:val="0"/>
          <w:numId w:val="1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เขือเปราะ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</w:t>
      </w:r>
    </w:p>
    <w:p w:rsidR="00711DD1" w:rsidRDefault="00711DD1" w:rsidP="00F54C6F">
      <w:pPr>
        <w:pStyle w:val="a3"/>
        <w:numPr>
          <w:ilvl w:val="0"/>
          <w:numId w:val="1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น่อไม้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 xml:space="preserve"> 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711DD1" w:rsidRDefault="00711DD1" w:rsidP="00F54C6F">
      <w:pPr>
        <w:pStyle w:val="a3"/>
        <w:numPr>
          <w:ilvl w:val="0"/>
          <w:numId w:val="1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0-1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711DD1" w:rsidRDefault="00711DD1" w:rsidP="00F54C6F">
      <w:pPr>
        <w:pStyle w:val="a3"/>
        <w:numPr>
          <w:ilvl w:val="0"/>
          <w:numId w:val="1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พริกแกงเผ็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711DD1" w:rsidRDefault="00711DD1" w:rsidP="00F54C6F">
      <w:pPr>
        <w:pStyle w:val="a3"/>
        <w:numPr>
          <w:ilvl w:val="0"/>
          <w:numId w:val="1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-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711DD1" w:rsidRDefault="00711DD1" w:rsidP="00711DD1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711DD1" w:rsidRDefault="00711DD1" w:rsidP="00711DD1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711DD1" w:rsidRDefault="00711DD1" w:rsidP="00711DD1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711DD1" w:rsidRDefault="00711DD1" w:rsidP="00711DD1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711DD1" w:rsidRPr="00DD09BB" w:rsidRDefault="00711DD1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lastRenderedPageBreak/>
        <w:t>ยำท</w:t>
      </w: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วาย</w:t>
      </w:r>
    </w:p>
    <w:p w:rsidR="00711DD1" w:rsidRPr="00DD09BB" w:rsidRDefault="00716AA7" w:rsidP="00711DD1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711DD1" w:rsidRDefault="00711DD1" w:rsidP="00F54C6F">
      <w:pPr>
        <w:pStyle w:val="a3"/>
        <w:numPr>
          <w:ilvl w:val="0"/>
          <w:numId w:val="2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หยว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4-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711DD1" w:rsidRDefault="00711DD1" w:rsidP="00F54C6F">
      <w:pPr>
        <w:pStyle w:val="a3"/>
        <w:numPr>
          <w:ilvl w:val="0"/>
          <w:numId w:val="2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เขือย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</w:t>
      </w:r>
    </w:p>
    <w:p w:rsidR="00711DD1" w:rsidRDefault="00711DD1" w:rsidP="00F54C6F">
      <w:pPr>
        <w:pStyle w:val="a3"/>
        <w:numPr>
          <w:ilvl w:val="0"/>
          <w:numId w:val="2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ถั่วฝักย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711DD1" w:rsidRDefault="00711DD1" w:rsidP="00F54C6F">
      <w:pPr>
        <w:pStyle w:val="a3"/>
        <w:numPr>
          <w:ilvl w:val="0"/>
          <w:numId w:val="2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น่อไม้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711DD1" w:rsidRDefault="00711DD1" w:rsidP="00F54C6F">
      <w:pPr>
        <w:pStyle w:val="a3"/>
        <w:numPr>
          <w:ilvl w:val="0"/>
          <w:numId w:val="2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ถั่วงอ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711DD1" w:rsidRDefault="00711DD1" w:rsidP="00F54C6F">
      <w:pPr>
        <w:pStyle w:val="a3"/>
        <w:numPr>
          <w:ilvl w:val="0"/>
          <w:numId w:val="2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บุ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711DD1" w:rsidRDefault="00711DD1" w:rsidP="00F54C6F">
      <w:pPr>
        <w:pStyle w:val="a3"/>
        <w:numPr>
          <w:ilvl w:val="0"/>
          <w:numId w:val="2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711DD1" w:rsidRDefault="00711DD1" w:rsidP="00F54C6F">
      <w:pPr>
        <w:pStyle w:val="a3"/>
        <w:numPr>
          <w:ilvl w:val="0"/>
          <w:numId w:val="2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ัวกะท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711DD1" w:rsidRDefault="00711DD1" w:rsidP="00F54C6F">
      <w:pPr>
        <w:pStyle w:val="a3"/>
        <w:numPr>
          <w:ilvl w:val="0"/>
          <w:numId w:val="2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พริกแกงคั่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-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711DD1" w:rsidRDefault="00711DD1" w:rsidP="00F54C6F">
      <w:pPr>
        <w:pStyle w:val="a3"/>
        <w:numPr>
          <w:ilvl w:val="0"/>
          <w:numId w:val="2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-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711DD1" w:rsidRDefault="00711DD1" w:rsidP="00F54C6F">
      <w:pPr>
        <w:pStyle w:val="a3"/>
        <w:numPr>
          <w:ilvl w:val="0"/>
          <w:numId w:val="2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711DD1" w:rsidRDefault="00711DD1" w:rsidP="00F54C6F">
      <w:pPr>
        <w:pStyle w:val="a3"/>
        <w:numPr>
          <w:ilvl w:val="0"/>
          <w:numId w:val="2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716AA7" w:rsidRDefault="00716AA7" w:rsidP="00716AA7">
      <w:pPr>
        <w:pStyle w:val="a3"/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716AA7" w:rsidRDefault="00716AA7" w:rsidP="00716AA7">
      <w:pPr>
        <w:pStyle w:val="a3"/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716AA7" w:rsidRDefault="00716AA7" w:rsidP="00716AA7">
      <w:pPr>
        <w:pStyle w:val="a3"/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716AA7" w:rsidRDefault="00716AA7" w:rsidP="00716AA7">
      <w:pPr>
        <w:pStyle w:val="a3"/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716AA7" w:rsidRDefault="00716AA7" w:rsidP="00716AA7">
      <w:pPr>
        <w:pStyle w:val="a3"/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716AA7" w:rsidRDefault="00716AA7" w:rsidP="00716AA7">
      <w:pPr>
        <w:pStyle w:val="a3"/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716AA7" w:rsidRDefault="00716AA7" w:rsidP="00716AA7">
      <w:pPr>
        <w:pStyle w:val="a3"/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716AA7" w:rsidRDefault="00716AA7" w:rsidP="00716AA7">
      <w:pPr>
        <w:pStyle w:val="a3"/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716AA7" w:rsidRDefault="00716AA7" w:rsidP="00716AA7">
      <w:pPr>
        <w:pStyle w:val="a3"/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716AA7" w:rsidRDefault="00716AA7" w:rsidP="00716AA7">
      <w:pPr>
        <w:pStyle w:val="a3"/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716AA7" w:rsidRDefault="00716AA7" w:rsidP="00716AA7">
      <w:pPr>
        <w:pStyle w:val="a3"/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716AA7" w:rsidRDefault="00716AA7" w:rsidP="00716AA7">
      <w:pPr>
        <w:pStyle w:val="a3"/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716AA7" w:rsidRPr="00716AA7" w:rsidRDefault="00716AA7" w:rsidP="00716AA7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711DD1" w:rsidRPr="00DD09BB" w:rsidRDefault="00716AA7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ผัดหมูกับใบโหระพา</w:t>
      </w:r>
    </w:p>
    <w:p w:rsidR="00716AA7" w:rsidRPr="00DD09BB" w:rsidRDefault="00716AA7" w:rsidP="00716AA7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716AA7" w:rsidRDefault="00716AA7" w:rsidP="00F54C6F">
      <w:pPr>
        <w:pStyle w:val="a3"/>
        <w:numPr>
          <w:ilvl w:val="0"/>
          <w:numId w:val="2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โหระพ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716AA7" w:rsidRDefault="00716AA7" w:rsidP="00F54C6F">
      <w:pPr>
        <w:pStyle w:val="a3"/>
        <w:numPr>
          <w:ilvl w:val="0"/>
          <w:numId w:val="2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หมูสันใ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716AA7" w:rsidRDefault="00716AA7" w:rsidP="00F54C6F">
      <w:pPr>
        <w:pStyle w:val="a3"/>
        <w:numPr>
          <w:ilvl w:val="0"/>
          <w:numId w:val="2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716AA7" w:rsidRDefault="00716AA7" w:rsidP="00F54C6F">
      <w:pPr>
        <w:pStyle w:val="a3"/>
        <w:numPr>
          <w:ilvl w:val="0"/>
          <w:numId w:val="2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716AA7" w:rsidRDefault="00716AA7" w:rsidP="00F54C6F">
      <w:pPr>
        <w:pStyle w:val="a3"/>
        <w:numPr>
          <w:ilvl w:val="0"/>
          <w:numId w:val="2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ุ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0-1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716AA7" w:rsidRDefault="00716AA7" w:rsidP="00F54C6F">
      <w:pPr>
        <w:pStyle w:val="a3"/>
        <w:numPr>
          <w:ilvl w:val="0"/>
          <w:numId w:val="2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แดงและเขีย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2-1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716AA7" w:rsidRDefault="00716AA7" w:rsidP="00F54C6F">
      <w:pPr>
        <w:pStyle w:val="a3"/>
        <w:numPr>
          <w:ilvl w:val="0"/>
          <w:numId w:val="2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้นหอ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้น</w:t>
      </w:r>
    </w:p>
    <w:p w:rsidR="00716AA7" w:rsidRDefault="00716AA7" w:rsidP="00F54C6F">
      <w:pPr>
        <w:pStyle w:val="a3"/>
        <w:numPr>
          <w:ilvl w:val="0"/>
          <w:numId w:val="2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ชี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่อ</w:t>
      </w:r>
    </w:p>
    <w:p w:rsidR="00716AA7" w:rsidRDefault="00716AA7" w:rsidP="00F54C6F">
      <w:pPr>
        <w:pStyle w:val="a3"/>
        <w:numPr>
          <w:ilvl w:val="0"/>
          <w:numId w:val="2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ห็ดฟา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716AA7" w:rsidRDefault="00716AA7" w:rsidP="00F54C6F">
      <w:pPr>
        <w:pStyle w:val="a3"/>
        <w:numPr>
          <w:ilvl w:val="0"/>
          <w:numId w:val="2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716AA7" w:rsidRDefault="00716AA7" w:rsidP="00F54C6F">
      <w:pPr>
        <w:pStyle w:val="a3"/>
        <w:numPr>
          <w:ilvl w:val="0"/>
          <w:numId w:val="2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ทรา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</w:p>
    <w:p w:rsidR="00716AA7" w:rsidRDefault="00716AA7" w:rsidP="00716AA7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716AA7" w:rsidRPr="00DD09BB" w:rsidRDefault="00716AA7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แกงจืดดอกขจร</w:t>
      </w:r>
    </w:p>
    <w:p w:rsidR="00716AA7" w:rsidRPr="00DD09BB" w:rsidRDefault="00716AA7" w:rsidP="00716AA7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716AA7" w:rsidRDefault="00716AA7" w:rsidP="00F54C6F">
      <w:pPr>
        <w:pStyle w:val="a3"/>
        <w:numPr>
          <w:ilvl w:val="0"/>
          <w:numId w:val="2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ดอกขจร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716AA7" w:rsidRDefault="00716AA7" w:rsidP="00F54C6F">
      <w:pPr>
        <w:pStyle w:val="a3"/>
        <w:numPr>
          <w:ilvl w:val="0"/>
          <w:numId w:val="2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หมูบดหรือสั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¼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716AA7" w:rsidRDefault="00716AA7" w:rsidP="00F54C6F">
      <w:pPr>
        <w:pStyle w:val="a3"/>
        <w:numPr>
          <w:ilvl w:val="0"/>
          <w:numId w:val="2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ัว</w:t>
      </w:r>
    </w:p>
    <w:p w:rsidR="00716AA7" w:rsidRDefault="00716AA7" w:rsidP="00F54C6F">
      <w:pPr>
        <w:pStyle w:val="a3"/>
        <w:numPr>
          <w:ilvl w:val="0"/>
          <w:numId w:val="2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บ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716AA7" w:rsidRDefault="00716AA7" w:rsidP="00F54C6F">
      <w:pPr>
        <w:pStyle w:val="a3"/>
        <w:numPr>
          <w:ilvl w:val="0"/>
          <w:numId w:val="2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เจีย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716AA7" w:rsidRDefault="00716AA7" w:rsidP="00F54C6F">
      <w:pPr>
        <w:pStyle w:val="a3"/>
        <w:numPr>
          <w:ilvl w:val="0"/>
          <w:numId w:val="2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ซุป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716AA7" w:rsidRDefault="00716AA7" w:rsidP="00F54C6F">
      <w:pPr>
        <w:pStyle w:val="a3"/>
        <w:numPr>
          <w:ilvl w:val="0"/>
          <w:numId w:val="2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ันพืช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716AA7" w:rsidRDefault="00716AA7" w:rsidP="00F54C6F">
      <w:pPr>
        <w:pStyle w:val="a3"/>
        <w:numPr>
          <w:ilvl w:val="0"/>
          <w:numId w:val="2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716AA7" w:rsidRDefault="00716AA7" w:rsidP="00F54C6F">
      <w:pPr>
        <w:pStyle w:val="a3"/>
        <w:numPr>
          <w:ilvl w:val="0"/>
          <w:numId w:val="2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ไทย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¼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716AA7" w:rsidRDefault="00716AA7" w:rsidP="00716AA7">
      <w:pPr>
        <w:pStyle w:val="a3"/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716AA7" w:rsidRDefault="00716AA7" w:rsidP="00716AA7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716AA7" w:rsidRPr="00DD09BB" w:rsidRDefault="00716AA7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แกงกุ้งโหระพา</w:t>
      </w:r>
    </w:p>
    <w:p w:rsidR="00716AA7" w:rsidRPr="00DD09BB" w:rsidRDefault="00716AA7" w:rsidP="00716AA7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716AA7" w:rsidRDefault="00716AA7" w:rsidP="00F54C6F">
      <w:pPr>
        <w:pStyle w:val="a3"/>
        <w:numPr>
          <w:ilvl w:val="0"/>
          <w:numId w:val="2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716AA7" w:rsidRDefault="00716AA7" w:rsidP="00F54C6F">
      <w:pPr>
        <w:pStyle w:val="a3"/>
        <w:numPr>
          <w:ilvl w:val="0"/>
          <w:numId w:val="2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โหระพ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716AA7" w:rsidRDefault="00716AA7" w:rsidP="00F54C6F">
      <w:pPr>
        <w:pStyle w:val="a3"/>
        <w:numPr>
          <w:ilvl w:val="0"/>
          <w:numId w:val="2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แดงโขล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716AA7" w:rsidRDefault="00716AA7" w:rsidP="00F54C6F">
      <w:pPr>
        <w:pStyle w:val="a3"/>
        <w:numPr>
          <w:ilvl w:val="0"/>
          <w:numId w:val="2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รากผักชีกระเทียมพริกไทยโขลก</w:t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716AA7" w:rsidRDefault="00716AA7" w:rsidP="00F54C6F">
      <w:pPr>
        <w:pStyle w:val="a3"/>
        <w:numPr>
          <w:ilvl w:val="0"/>
          <w:numId w:val="2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หยวกหั่นตามย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716AA7" w:rsidRDefault="00716AA7" w:rsidP="00F54C6F">
      <w:pPr>
        <w:pStyle w:val="a3"/>
        <w:numPr>
          <w:ilvl w:val="0"/>
          <w:numId w:val="2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716AA7" w:rsidRDefault="00716AA7" w:rsidP="00F54C6F">
      <w:pPr>
        <w:pStyle w:val="a3"/>
        <w:numPr>
          <w:ilvl w:val="0"/>
          <w:numId w:val="2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ทรา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716AA7" w:rsidRDefault="00716AA7" w:rsidP="00F54C6F">
      <w:pPr>
        <w:pStyle w:val="a3"/>
        <w:numPr>
          <w:ilvl w:val="0"/>
          <w:numId w:val="2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ส้มสายชู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716AA7" w:rsidRDefault="00716AA7" w:rsidP="00F54C6F">
      <w:pPr>
        <w:pStyle w:val="a3"/>
        <w:numPr>
          <w:ilvl w:val="0"/>
          <w:numId w:val="2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ันพืช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F95ECD" w:rsidRDefault="00F95ECD" w:rsidP="00F95ECD">
      <w:pPr>
        <w:pStyle w:val="a3"/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F95ECD" w:rsidRPr="00DD09BB" w:rsidRDefault="00F95ECD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ยำผักกูด</w:t>
      </w:r>
    </w:p>
    <w:p w:rsidR="00F95ECD" w:rsidRPr="00DD09BB" w:rsidRDefault="00F95ECD" w:rsidP="00F95ECD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F95ECD" w:rsidRDefault="008D55C7" w:rsidP="00F54C6F">
      <w:pPr>
        <w:pStyle w:val="a3"/>
        <w:numPr>
          <w:ilvl w:val="0"/>
          <w:numId w:val="2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กูดหั่นเป็นท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8D55C7" w:rsidRDefault="008D55C7" w:rsidP="00F54C6F">
      <w:pPr>
        <w:pStyle w:val="a3"/>
        <w:numPr>
          <w:ilvl w:val="0"/>
          <w:numId w:val="2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ูบ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8D55C7" w:rsidRDefault="008D55C7" w:rsidP="00F54C6F">
      <w:pPr>
        <w:pStyle w:val="a3"/>
        <w:numPr>
          <w:ilvl w:val="0"/>
          <w:numId w:val="2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เจีย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8D55C7" w:rsidRDefault="008D55C7" w:rsidP="00F54C6F">
      <w:pPr>
        <w:pStyle w:val="a3"/>
        <w:numPr>
          <w:ilvl w:val="0"/>
          <w:numId w:val="2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ถั่วลิสงป่นหยา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8D55C7" w:rsidRDefault="008D55C7" w:rsidP="00F54C6F">
      <w:pPr>
        <w:pStyle w:val="a3"/>
        <w:numPr>
          <w:ilvl w:val="0"/>
          <w:numId w:val="2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8D55C7" w:rsidRDefault="008D55C7" w:rsidP="00F54C6F">
      <w:pPr>
        <w:pStyle w:val="a3"/>
        <w:numPr>
          <w:ilvl w:val="0"/>
          <w:numId w:val="2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8D55C7" w:rsidRDefault="008D55C7" w:rsidP="00F54C6F">
      <w:pPr>
        <w:pStyle w:val="a3"/>
        <w:numPr>
          <w:ilvl w:val="0"/>
          <w:numId w:val="2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8D55C7" w:rsidRDefault="008D55C7" w:rsidP="00F54C6F">
      <w:pPr>
        <w:pStyle w:val="a3"/>
        <w:numPr>
          <w:ilvl w:val="0"/>
          <w:numId w:val="2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8D55C7" w:rsidRDefault="008D55C7" w:rsidP="00F54C6F">
      <w:pPr>
        <w:pStyle w:val="a3"/>
        <w:numPr>
          <w:ilvl w:val="0"/>
          <w:numId w:val="2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ขามเปีย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8D55C7" w:rsidRDefault="008D55C7" w:rsidP="00F54C6F">
      <w:pPr>
        <w:pStyle w:val="a3"/>
        <w:numPr>
          <w:ilvl w:val="0"/>
          <w:numId w:val="2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ปี๊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8D55C7" w:rsidRDefault="008D55C7" w:rsidP="008D55C7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8D55C7" w:rsidRDefault="008D55C7" w:rsidP="008D55C7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8D55C7" w:rsidRPr="008D55C7" w:rsidRDefault="008D55C7" w:rsidP="008D55C7">
      <w:pPr>
        <w:pStyle w:val="a3"/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8D55C7" w:rsidRPr="00DD09BB" w:rsidRDefault="008D55C7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ยำเนื้อย่างกับขิง</w:t>
      </w: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ab/>
      </w: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ab/>
      </w:r>
    </w:p>
    <w:p w:rsidR="008D55C7" w:rsidRPr="00DD09BB" w:rsidRDefault="008D55C7" w:rsidP="008D55C7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8D55C7" w:rsidRDefault="008D55C7" w:rsidP="00F54C6F">
      <w:pPr>
        <w:pStyle w:val="a3"/>
        <w:numPr>
          <w:ilvl w:val="0"/>
          <w:numId w:val="2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สันนอ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8D55C7" w:rsidRDefault="008D55C7" w:rsidP="00F54C6F">
      <w:pPr>
        <w:pStyle w:val="a3"/>
        <w:numPr>
          <w:ilvl w:val="0"/>
          <w:numId w:val="2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0-1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8D55C7" w:rsidRDefault="008D55C7" w:rsidP="00F54C6F">
      <w:pPr>
        <w:pStyle w:val="a3"/>
        <w:numPr>
          <w:ilvl w:val="0"/>
          <w:numId w:val="2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ลีบ</w:t>
      </w:r>
    </w:p>
    <w:p w:rsidR="008D55C7" w:rsidRDefault="008D55C7" w:rsidP="00F54C6F">
      <w:pPr>
        <w:pStyle w:val="a3"/>
        <w:numPr>
          <w:ilvl w:val="0"/>
          <w:numId w:val="2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ิงอ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-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แง่ง</w:t>
      </w:r>
    </w:p>
    <w:p w:rsidR="008D55C7" w:rsidRDefault="008D55C7" w:rsidP="00F54C6F">
      <w:pPr>
        <w:pStyle w:val="a3"/>
        <w:numPr>
          <w:ilvl w:val="0"/>
          <w:numId w:val="2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สะระแหน่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8D55C7" w:rsidRDefault="008D55C7" w:rsidP="00F54C6F">
      <w:pPr>
        <w:pStyle w:val="a3"/>
        <w:numPr>
          <w:ilvl w:val="0"/>
          <w:numId w:val="2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8D55C7" w:rsidRDefault="008D55C7" w:rsidP="00F54C6F">
      <w:pPr>
        <w:pStyle w:val="a3"/>
        <w:numPr>
          <w:ilvl w:val="0"/>
          <w:numId w:val="2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-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8D55C7" w:rsidRDefault="008D55C7" w:rsidP="008D55C7">
      <w:pPr>
        <w:pStyle w:val="a3"/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8D55C7" w:rsidRPr="00DD09BB" w:rsidRDefault="008D55C7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ยำมะเขือเปราะ</w:t>
      </w:r>
    </w:p>
    <w:p w:rsidR="008D55C7" w:rsidRPr="00DD09BB" w:rsidRDefault="008D55C7" w:rsidP="008D55C7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8D55C7" w:rsidRDefault="008D55C7" w:rsidP="00F54C6F">
      <w:pPr>
        <w:pStyle w:val="a3"/>
        <w:numPr>
          <w:ilvl w:val="0"/>
          <w:numId w:val="2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เขือเปราะ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</w:t>
      </w:r>
    </w:p>
    <w:p w:rsidR="008D55C7" w:rsidRDefault="008D55C7" w:rsidP="00F54C6F">
      <w:pPr>
        <w:pStyle w:val="a3"/>
        <w:numPr>
          <w:ilvl w:val="0"/>
          <w:numId w:val="2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ูสั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ขีด</w:t>
      </w:r>
    </w:p>
    <w:p w:rsidR="008D55C7" w:rsidRDefault="008D55C7" w:rsidP="00F54C6F">
      <w:pPr>
        <w:pStyle w:val="a3"/>
        <w:numPr>
          <w:ilvl w:val="0"/>
          <w:numId w:val="2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ร้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8D55C7" w:rsidRDefault="008D55C7" w:rsidP="00F54C6F">
      <w:pPr>
        <w:pStyle w:val="a3"/>
        <w:numPr>
          <w:ilvl w:val="0"/>
          <w:numId w:val="2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เผ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8D55C7" w:rsidRDefault="008D55C7" w:rsidP="00F54C6F">
      <w:pPr>
        <w:pStyle w:val="a3"/>
        <w:numPr>
          <w:ilvl w:val="0"/>
          <w:numId w:val="2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เผ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8D55C7" w:rsidRDefault="008D55C7" w:rsidP="00F54C6F">
      <w:pPr>
        <w:pStyle w:val="a3"/>
        <w:numPr>
          <w:ilvl w:val="0"/>
          <w:numId w:val="2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เผ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8D55C7" w:rsidRDefault="008D55C7" w:rsidP="008D55C7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DE2900" w:rsidRDefault="00DE2900" w:rsidP="008D55C7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DE2900" w:rsidRDefault="00DE2900" w:rsidP="008D55C7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DE2900" w:rsidRDefault="00DE2900" w:rsidP="008D55C7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DE2900" w:rsidRDefault="00DE2900" w:rsidP="008D55C7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DE2900" w:rsidRDefault="00DE2900" w:rsidP="008D55C7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DE2900" w:rsidRDefault="00DE2900" w:rsidP="008D55C7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DE2900" w:rsidRDefault="00DE2900" w:rsidP="008D55C7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DE2900" w:rsidRDefault="00DE2900" w:rsidP="008D55C7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DE2900" w:rsidRPr="00DD09BB" w:rsidRDefault="00DE2900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ไก่ผัดขิง</w:t>
      </w:r>
    </w:p>
    <w:p w:rsidR="00DE2900" w:rsidRPr="00DD09BB" w:rsidRDefault="00DE2900" w:rsidP="00DE2900">
      <w:pPr>
        <w:spacing w:after="0"/>
        <w:ind w:left="36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DE2900" w:rsidRDefault="00DE2900" w:rsidP="00F54C6F">
      <w:pPr>
        <w:pStyle w:val="a3"/>
        <w:numPr>
          <w:ilvl w:val="0"/>
          <w:numId w:val="2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ไก่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DE2900" w:rsidRDefault="00DE2900" w:rsidP="00F54C6F">
      <w:pPr>
        <w:pStyle w:val="a3"/>
        <w:numPr>
          <w:ilvl w:val="0"/>
          <w:numId w:val="2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ิง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DE2900" w:rsidRDefault="00DE2900" w:rsidP="00F54C6F">
      <w:pPr>
        <w:pStyle w:val="a3"/>
        <w:numPr>
          <w:ilvl w:val="0"/>
          <w:numId w:val="2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DE2900" w:rsidRDefault="00DE2900" w:rsidP="00F54C6F">
      <w:pPr>
        <w:pStyle w:val="a3"/>
        <w:numPr>
          <w:ilvl w:val="0"/>
          <w:numId w:val="2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รากผักชี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ราก</w:t>
      </w:r>
    </w:p>
    <w:p w:rsidR="00DE2900" w:rsidRDefault="00DE2900" w:rsidP="00F54C6F">
      <w:pPr>
        <w:pStyle w:val="a3"/>
        <w:numPr>
          <w:ilvl w:val="0"/>
          <w:numId w:val="2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ไท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DE2900" w:rsidRDefault="00DE2900" w:rsidP="00F54C6F">
      <w:pPr>
        <w:pStyle w:val="a3"/>
        <w:numPr>
          <w:ilvl w:val="0"/>
          <w:numId w:val="2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้นหอมหั่นเป็นท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้น</w:t>
      </w:r>
    </w:p>
    <w:p w:rsidR="00DE2900" w:rsidRDefault="00DE2900" w:rsidP="00F54C6F">
      <w:pPr>
        <w:pStyle w:val="a3"/>
        <w:numPr>
          <w:ilvl w:val="0"/>
          <w:numId w:val="2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DE2900" w:rsidRDefault="00DE2900" w:rsidP="00F54C6F">
      <w:pPr>
        <w:pStyle w:val="a3"/>
        <w:numPr>
          <w:ilvl w:val="0"/>
          <w:numId w:val="2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ันพืช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DE2900" w:rsidRDefault="00DE2900" w:rsidP="00F54C6F">
      <w:pPr>
        <w:pStyle w:val="a3"/>
        <w:numPr>
          <w:ilvl w:val="0"/>
          <w:numId w:val="2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ทรา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DE2900" w:rsidRDefault="00DE2900" w:rsidP="00F54C6F">
      <w:pPr>
        <w:pStyle w:val="a3"/>
        <w:numPr>
          <w:ilvl w:val="0"/>
          <w:numId w:val="2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310494" w:rsidRDefault="00310494" w:rsidP="00310494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310494" w:rsidRPr="00DD09BB" w:rsidRDefault="00310494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ยำดอกกระถิน</w:t>
      </w:r>
    </w:p>
    <w:p w:rsidR="00310494" w:rsidRPr="00DD09BB" w:rsidRDefault="00310494" w:rsidP="00310494">
      <w:pPr>
        <w:spacing w:after="0"/>
        <w:ind w:left="36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310494" w:rsidRDefault="00310494" w:rsidP="00F54C6F">
      <w:pPr>
        <w:pStyle w:val="a3"/>
        <w:numPr>
          <w:ilvl w:val="0"/>
          <w:numId w:val="2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ถินทั้งยอดและดอ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310494" w:rsidRDefault="00310494" w:rsidP="00F54C6F">
      <w:pPr>
        <w:pStyle w:val="a3"/>
        <w:numPr>
          <w:ilvl w:val="0"/>
          <w:numId w:val="2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ูสับรว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¼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310494" w:rsidRDefault="00310494" w:rsidP="00F54C6F">
      <w:pPr>
        <w:pStyle w:val="a3"/>
        <w:numPr>
          <w:ilvl w:val="0"/>
          <w:numId w:val="2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เจีย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310494" w:rsidRDefault="00310494" w:rsidP="00F54C6F">
      <w:pPr>
        <w:pStyle w:val="a3"/>
        <w:numPr>
          <w:ilvl w:val="0"/>
          <w:numId w:val="2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310494" w:rsidRDefault="00310494" w:rsidP="00F54C6F">
      <w:pPr>
        <w:pStyle w:val="a3"/>
        <w:numPr>
          <w:ilvl w:val="0"/>
          <w:numId w:val="2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310494" w:rsidRDefault="00310494" w:rsidP="00F54C6F">
      <w:pPr>
        <w:pStyle w:val="a3"/>
        <w:numPr>
          <w:ilvl w:val="0"/>
          <w:numId w:val="2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310494" w:rsidRDefault="00310494" w:rsidP="00F54C6F">
      <w:pPr>
        <w:pStyle w:val="a3"/>
        <w:numPr>
          <w:ilvl w:val="0"/>
          <w:numId w:val="2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310494" w:rsidRDefault="00310494" w:rsidP="00F54C6F">
      <w:pPr>
        <w:pStyle w:val="a3"/>
        <w:numPr>
          <w:ilvl w:val="0"/>
          <w:numId w:val="2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310494" w:rsidRDefault="00310494" w:rsidP="00F54C6F">
      <w:pPr>
        <w:pStyle w:val="a3"/>
        <w:numPr>
          <w:ilvl w:val="0"/>
          <w:numId w:val="2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คั่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310494" w:rsidRDefault="00310494" w:rsidP="00F54C6F">
      <w:pPr>
        <w:pStyle w:val="a3"/>
        <w:numPr>
          <w:ilvl w:val="0"/>
          <w:numId w:val="2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310494" w:rsidRDefault="00310494" w:rsidP="00310494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310494" w:rsidRDefault="00310494" w:rsidP="00310494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310494" w:rsidRPr="00DD09BB" w:rsidRDefault="00310494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ต้มยำหัวปลี</w:t>
      </w:r>
    </w:p>
    <w:p w:rsidR="00310494" w:rsidRPr="00DD09BB" w:rsidRDefault="00310494" w:rsidP="00310494">
      <w:pPr>
        <w:spacing w:after="0"/>
        <w:ind w:left="36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310494" w:rsidRDefault="00310494" w:rsidP="00F54C6F">
      <w:pPr>
        <w:pStyle w:val="a3"/>
        <w:numPr>
          <w:ilvl w:val="0"/>
          <w:numId w:val="2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ัวปลี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310494" w:rsidRDefault="00310494" w:rsidP="00F54C6F">
      <w:pPr>
        <w:pStyle w:val="a3"/>
        <w:numPr>
          <w:ilvl w:val="0"/>
          <w:numId w:val="2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ไผ่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ิ่ง</w:t>
      </w:r>
    </w:p>
    <w:p w:rsidR="00310494" w:rsidRDefault="00310494" w:rsidP="00F54C6F">
      <w:pPr>
        <w:pStyle w:val="a3"/>
        <w:numPr>
          <w:ilvl w:val="0"/>
          <w:numId w:val="2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ชีฝรั่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้น</w:t>
      </w:r>
    </w:p>
    <w:p w:rsidR="00310494" w:rsidRDefault="00310494" w:rsidP="00F54C6F">
      <w:pPr>
        <w:pStyle w:val="a3"/>
        <w:numPr>
          <w:ilvl w:val="0"/>
          <w:numId w:val="2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เผ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310494" w:rsidRDefault="00310494" w:rsidP="00F54C6F">
      <w:pPr>
        <w:pStyle w:val="a3"/>
        <w:numPr>
          <w:ilvl w:val="0"/>
          <w:numId w:val="2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เผ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310494" w:rsidRDefault="00310494" w:rsidP="00F54C6F">
      <w:pPr>
        <w:pStyle w:val="a3"/>
        <w:numPr>
          <w:ilvl w:val="0"/>
          <w:numId w:val="2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เผ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310494" w:rsidRDefault="00310494" w:rsidP="00F54C6F">
      <w:pPr>
        <w:pStyle w:val="a3"/>
        <w:numPr>
          <w:ilvl w:val="0"/>
          <w:numId w:val="2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310494" w:rsidRDefault="00310494" w:rsidP="00F54C6F">
      <w:pPr>
        <w:pStyle w:val="a3"/>
        <w:numPr>
          <w:ilvl w:val="0"/>
          <w:numId w:val="2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310494" w:rsidRDefault="00310494" w:rsidP="00F54C6F">
      <w:pPr>
        <w:pStyle w:val="a3"/>
        <w:numPr>
          <w:ilvl w:val="0"/>
          <w:numId w:val="2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310494" w:rsidRDefault="00310494" w:rsidP="00F54C6F">
      <w:pPr>
        <w:pStyle w:val="a3"/>
        <w:numPr>
          <w:ilvl w:val="0"/>
          <w:numId w:val="2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สะอา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310494" w:rsidRDefault="00310494" w:rsidP="00310494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310494" w:rsidRPr="00DD09BB" w:rsidRDefault="00310494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มี่ยงคำ</w:t>
      </w:r>
    </w:p>
    <w:p w:rsidR="00310494" w:rsidRPr="00DD09BB" w:rsidRDefault="00310494" w:rsidP="00310494">
      <w:pPr>
        <w:spacing w:after="0"/>
        <w:ind w:left="360"/>
        <w:rPr>
          <w:rFonts w:asciiTheme="majorBidi" w:hAnsiTheme="majorBidi" w:cstheme="majorBidi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310494" w:rsidRDefault="00310494" w:rsidP="00F54C6F">
      <w:pPr>
        <w:pStyle w:val="a3"/>
        <w:numPr>
          <w:ilvl w:val="0"/>
          <w:numId w:val="3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ทองหลา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2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ใบ</w:t>
      </w:r>
    </w:p>
    <w:p w:rsidR="00310494" w:rsidRDefault="00310494" w:rsidP="00F54C6F">
      <w:pPr>
        <w:pStyle w:val="a3"/>
        <w:numPr>
          <w:ilvl w:val="0"/>
          <w:numId w:val="3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พร้าวคั่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¼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310494" w:rsidRDefault="00310494" w:rsidP="00F54C6F">
      <w:pPr>
        <w:pStyle w:val="a3"/>
        <w:numPr>
          <w:ilvl w:val="0"/>
          <w:numId w:val="3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ถั่วลิสงคั่ว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¼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310494" w:rsidRDefault="00310494" w:rsidP="00F54C6F">
      <w:pPr>
        <w:pStyle w:val="a3"/>
        <w:numPr>
          <w:ilvl w:val="0"/>
          <w:numId w:val="3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ตำละเอีย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310494" w:rsidRDefault="00310494" w:rsidP="00F54C6F">
      <w:pPr>
        <w:pStyle w:val="a3"/>
        <w:numPr>
          <w:ilvl w:val="0"/>
          <w:numId w:val="3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อเจีย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¼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310494" w:rsidRDefault="00310494" w:rsidP="00F54C6F">
      <w:pPr>
        <w:pStyle w:val="a3"/>
        <w:numPr>
          <w:ilvl w:val="0"/>
          <w:numId w:val="3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310494" w:rsidRDefault="00310494" w:rsidP="00F54C6F">
      <w:pPr>
        <w:pStyle w:val="a3"/>
        <w:numPr>
          <w:ilvl w:val="0"/>
          <w:numId w:val="3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หั่นแว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310494" w:rsidRDefault="00310494" w:rsidP="00F54C6F">
      <w:pPr>
        <w:pStyle w:val="a3"/>
        <w:numPr>
          <w:ilvl w:val="0"/>
          <w:numId w:val="3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310494" w:rsidRDefault="00310494" w:rsidP="00F54C6F">
      <w:pPr>
        <w:pStyle w:val="a3"/>
        <w:numPr>
          <w:ilvl w:val="0"/>
          <w:numId w:val="3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ปี๊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310494" w:rsidRDefault="00310494" w:rsidP="00310494">
      <w:pPr>
        <w:pStyle w:val="a3"/>
        <w:spacing w:after="0"/>
        <w:ind w:left="1080"/>
        <w:rPr>
          <w:rFonts w:asciiTheme="majorBidi" w:hAnsiTheme="majorBidi" w:cstheme="majorBidi" w:hint="cs"/>
          <w:sz w:val="32"/>
          <w:szCs w:val="32"/>
        </w:rPr>
      </w:pPr>
    </w:p>
    <w:p w:rsidR="00310494" w:rsidRDefault="00310494" w:rsidP="00310494">
      <w:pPr>
        <w:pStyle w:val="a3"/>
        <w:spacing w:after="0"/>
        <w:ind w:left="1080"/>
        <w:rPr>
          <w:rFonts w:asciiTheme="majorBidi" w:hAnsiTheme="majorBidi" w:cstheme="majorBidi" w:hint="cs"/>
          <w:sz w:val="32"/>
          <w:szCs w:val="32"/>
        </w:rPr>
      </w:pPr>
    </w:p>
    <w:p w:rsidR="00310494" w:rsidRDefault="00310494" w:rsidP="00310494">
      <w:pPr>
        <w:pStyle w:val="a3"/>
        <w:spacing w:after="0"/>
        <w:ind w:left="1080"/>
        <w:rPr>
          <w:rFonts w:asciiTheme="majorBidi" w:hAnsiTheme="majorBidi" w:cstheme="majorBidi" w:hint="cs"/>
          <w:sz w:val="32"/>
          <w:szCs w:val="32"/>
        </w:rPr>
      </w:pPr>
    </w:p>
    <w:p w:rsidR="00310494" w:rsidRPr="00DD09BB" w:rsidRDefault="006545C0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ผักโขมผัดกุ้ง</w:t>
      </w:r>
    </w:p>
    <w:p w:rsidR="006545C0" w:rsidRPr="00DD09BB" w:rsidRDefault="006545C0" w:rsidP="00DD09BB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6545C0" w:rsidRDefault="006545C0" w:rsidP="00F54C6F">
      <w:pPr>
        <w:pStyle w:val="a3"/>
        <w:numPr>
          <w:ilvl w:val="0"/>
          <w:numId w:val="31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โข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6545C0" w:rsidRDefault="006545C0" w:rsidP="00F54C6F">
      <w:pPr>
        <w:pStyle w:val="a3"/>
        <w:numPr>
          <w:ilvl w:val="0"/>
          <w:numId w:val="31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4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ัว</w:t>
      </w:r>
    </w:p>
    <w:p w:rsidR="006545C0" w:rsidRDefault="006545C0" w:rsidP="00F54C6F">
      <w:pPr>
        <w:pStyle w:val="a3"/>
        <w:numPr>
          <w:ilvl w:val="0"/>
          <w:numId w:val="31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6545C0" w:rsidRDefault="006545C0" w:rsidP="00F54C6F">
      <w:pPr>
        <w:pStyle w:val="a3"/>
        <w:numPr>
          <w:ilvl w:val="0"/>
          <w:numId w:val="31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ันพืช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6545C0" w:rsidRDefault="006545C0" w:rsidP="00F54C6F">
      <w:pPr>
        <w:pStyle w:val="a3"/>
        <w:numPr>
          <w:ilvl w:val="0"/>
          <w:numId w:val="31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ไทย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6545C0" w:rsidRDefault="006545C0" w:rsidP="00F54C6F">
      <w:pPr>
        <w:pStyle w:val="a3"/>
        <w:numPr>
          <w:ilvl w:val="0"/>
          <w:numId w:val="31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6545C0" w:rsidRDefault="006545C0" w:rsidP="006545C0">
      <w:p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6545C0" w:rsidRPr="00DD09BB" w:rsidRDefault="006545C0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แกงแค</w:t>
      </w:r>
    </w:p>
    <w:p w:rsidR="006545C0" w:rsidRPr="00DD09BB" w:rsidRDefault="006545C0" w:rsidP="00DD09BB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6545C0" w:rsidRDefault="006545C0" w:rsidP="00F54C6F">
      <w:pPr>
        <w:pStyle w:val="a3"/>
        <w:numPr>
          <w:ilvl w:val="0"/>
          <w:numId w:val="32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ต่างๆ สำหรับใส่แกง</w:t>
      </w:r>
    </w:p>
    <w:p w:rsidR="006545C0" w:rsidRDefault="006545C0" w:rsidP="00F54C6F">
      <w:pPr>
        <w:pStyle w:val="a3"/>
        <w:numPr>
          <w:ilvl w:val="0"/>
          <w:numId w:val="32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เม็ดใหญ่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7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6545C0" w:rsidRDefault="006545C0" w:rsidP="00F54C6F">
      <w:pPr>
        <w:pStyle w:val="a3"/>
        <w:numPr>
          <w:ilvl w:val="0"/>
          <w:numId w:val="32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/>
          <w:sz w:val="32"/>
          <w:szCs w:val="32"/>
        </w:rPr>
        <w:tab/>
      </w:r>
      <w:r w:rsidR="00DD09BB"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6545C0" w:rsidRDefault="006545C0" w:rsidP="00F54C6F">
      <w:pPr>
        <w:pStyle w:val="a3"/>
        <w:numPr>
          <w:ilvl w:val="0"/>
          <w:numId w:val="32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6545C0" w:rsidRDefault="006545C0" w:rsidP="00F54C6F">
      <w:pPr>
        <w:pStyle w:val="a3"/>
        <w:numPr>
          <w:ilvl w:val="0"/>
          <w:numId w:val="32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4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แว่น</w:t>
      </w:r>
    </w:p>
    <w:p w:rsidR="006545C0" w:rsidRDefault="006545C0" w:rsidP="00F54C6F">
      <w:pPr>
        <w:pStyle w:val="a3"/>
        <w:numPr>
          <w:ilvl w:val="0"/>
          <w:numId w:val="32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้น</w:t>
      </w:r>
    </w:p>
    <w:p w:rsidR="006545C0" w:rsidRDefault="006545C0" w:rsidP="00F54C6F">
      <w:pPr>
        <w:pStyle w:val="a3"/>
        <w:numPr>
          <w:ilvl w:val="0"/>
          <w:numId w:val="32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6545C0" w:rsidRDefault="006545C0" w:rsidP="00F54C6F">
      <w:pPr>
        <w:pStyle w:val="a3"/>
        <w:numPr>
          <w:ilvl w:val="0"/>
          <w:numId w:val="32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6545C0" w:rsidRDefault="006545C0" w:rsidP="006545C0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545C0" w:rsidRDefault="006545C0" w:rsidP="006545C0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545C0" w:rsidRDefault="006545C0" w:rsidP="006545C0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545C0" w:rsidRDefault="006545C0" w:rsidP="006545C0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545C0" w:rsidRDefault="006545C0" w:rsidP="006545C0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545C0" w:rsidRDefault="006545C0" w:rsidP="006545C0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545C0" w:rsidRDefault="006545C0" w:rsidP="006545C0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545C0" w:rsidRDefault="006545C0" w:rsidP="006545C0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545C0" w:rsidRPr="00DD09BB" w:rsidRDefault="00AA31E4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แกงจืดผักหวานบ้าน</w:t>
      </w:r>
    </w:p>
    <w:p w:rsidR="00AA31E4" w:rsidRPr="00DD09BB" w:rsidRDefault="00AA31E4" w:rsidP="00AA31E4">
      <w:pPr>
        <w:spacing w:after="0"/>
        <w:ind w:left="360"/>
        <w:rPr>
          <w:rFonts w:asciiTheme="majorBidi" w:hAnsiTheme="majorBidi" w:cstheme="majorBidi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AA31E4" w:rsidRDefault="00AA31E4" w:rsidP="00F54C6F">
      <w:pPr>
        <w:pStyle w:val="a3"/>
        <w:numPr>
          <w:ilvl w:val="0"/>
          <w:numId w:val="3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หวานบ้า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AA31E4" w:rsidRDefault="00AA31E4" w:rsidP="00F54C6F">
      <w:pPr>
        <w:pStyle w:val="a3"/>
        <w:numPr>
          <w:ilvl w:val="0"/>
          <w:numId w:val="3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ูสั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AA31E4" w:rsidRDefault="00AA31E4" w:rsidP="00F54C6F">
      <w:pPr>
        <w:pStyle w:val="a3"/>
        <w:numPr>
          <w:ilvl w:val="0"/>
          <w:numId w:val="3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AA31E4" w:rsidRDefault="00AA31E4" w:rsidP="00F54C6F">
      <w:pPr>
        <w:pStyle w:val="a3"/>
        <w:numPr>
          <w:ilvl w:val="0"/>
          <w:numId w:val="3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AA31E4" w:rsidRDefault="00AA31E4" w:rsidP="00F54C6F">
      <w:pPr>
        <w:pStyle w:val="a3"/>
        <w:numPr>
          <w:ilvl w:val="0"/>
          <w:numId w:val="3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รากผักชี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-6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ราก</w:t>
      </w:r>
    </w:p>
    <w:p w:rsidR="00AA31E4" w:rsidRDefault="00AA31E4" w:rsidP="00F54C6F">
      <w:pPr>
        <w:pStyle w:val="a3"/>
        <w:numPr>
          <w:ilvl w:val="0"/>
          <w:numId w:val="3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สั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AA31E4" w:rsidRDefault="00AA31E4" w:rsidP="00AA31E4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AA31E4" w:rsidRPr="00DD09BB" w:rsidRDefault="00AA31E4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แกงตำลึงใส่แหนม</w:t>
      </w:r>
    </w:p>
    <w:p w:rsidR="00AA31E4" w:rsidRPr="00DD09BB" w:rsidRDefault="00AA31E4" w:rsidP="00AA31E4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AA31E4" w:rsidRDefault="00AA31E4" w:rsidP="00F54C6F">
      <w:pPr>
        <w:pStyle w:val="a3"/>
        <w:numPr>
          <w:ilvl w:val="0"/>
          <w:numId w:val="3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แหนมยีแล้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AA31E4" w:rsidRDefault="00AA31E4" w:rsidP="00F54C6F">
      <w:pPr>
        <w:pStyle w:val="a3"/>
        <w:numPr>
          <w:ilvl w:val="0"/>
          <w:numId w:val="3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ยอดตำลึ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AA31E4" w:rsidRDefault="00AA31E4" w:rsidP="00F54C6F">
      <w:pPr>
        <w:pStyle w:val="a3"/>
        <w:numPr>
          <w:ilvl w:val="0"/>
          <w:numId w:val="3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4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AA31E4" w:rsidRDefault="00AA31E4" w:rsidP="00F54C6F">
      <w:pPr>
        <w:pStyle w:val="a3"/>
        <w:numPr>
          <w:ilvl w:val="0"/>
          <w:numId w:val="3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6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AA31E4" w:rsidRDefault="00AA31E4" w:rsidP="00F54C6F">
      <w:pPr>
        <w:pStyle w:val="a3"/>
        <w:numPr>
          <w:ilvl w:val="0"/>
          <w:numId w:val="3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สะอา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AA31E4" w:rsidRDefault="00AA31E4" w:rsidP="00AA31E4">
      <w:pPr>
        <w:pStyle w:val="a3"/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AA31E4" w:rsidRPr="00DD09BB" w:rsidRDefault="00AA31E4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ซ่ามะเขือเหลือง</w:t>
      </w:r>
    </w:p>
    <w:p w:rsidR="00AA31E4" w:rsidRPr="00DD09BB" w:rsidRDefault="00DD09BB" w:rsidP="00AA31E4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</w:t>
      </w:r>
      <w:r w:rsidR="00AA31E4"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องปรุง</w:t>
      </w:r>
    </w:p>
    <w:p w:rsidR="00AA31E4" w:rsidRDefault="00AA31E4" w:rsidP="00F54C6F">
      <w:pPr>
        <w:pStyle w:val="a3"/>
        <w:numPr>
          <w:ilvl w:val="0"/>
          <w:numId w:val="3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เขือเหลือ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</w:t>
      </w:r>
    </w:p>
    <w:p w:rsidR="00AA31E4" w:rsidRDefault="00AA31E4" w:rsidP="00F54C6F">
      <w:pPr>
        <w:pStyle w:val="a3"/>
        <w:numPr>
          <w:ilvl w:val="0"/>
          <w:numId w:val="3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ถั่วลิสงคั่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AA31E4" w:rsidRDefault="00AA31E4" w:rsidP="00F54C6F">
      <w:pPr>
        <w:pStyle w:val="a3"/>
        <w:numPr>
          <w:ilvl w:val="0"/>
          <w:numId w:val="3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เม็ดใหญ่แห้งปิ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6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AA31E4" w:rsidRDefault="00AA31E4" w:rsidP="00F54C6F">
      <w:pPr>
        <w:pStyle w:val="a3"/>
        <w:numPr>
          <w:ilvl w:val="0"/>
          <w:numId w:val="3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หั่นละเอีย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AA31E4" w:rsidRDefault="00AA31E4" w:rsidP="00F54C6F">
      <w:pPr>
        <w:pStyle w:val="a3"/>
        <w:numPr>
          <w:ilvl w:val="0"/>
          <w:numId w:val="3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 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-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AA31E4" w:rsidRDefault="00AA31E4" w:rsidP="00F54C6F">
      <w:pPr>
        <w:pStyle w:val="a3"/>
        <w:numPr>
          <w:ilvl w:val="0"/>
          <w:numId w:val="3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งาคั่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AA31E4" w:rsidRDefault="00AA31E4" w:rsidP="00F54C6F">
      <w:pPr>
        <w:pStyle w:val="a3"/>
        <w:numPr>
          <w:ilvl w:val="0"/>
          <w:numId w:val="3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AA31E4" w:rsidRDefault="00AA31E4" w:rsidP="00F54C6F">
      <w:pPr>
        <w:pStyle w:val="a3"/>
        <w:numPr>
          <w:ilvl w:val="0"/>
          <w:numId w:val="3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AA31E4" w:rsidRPr="00DD09BB" w:rsidRDefault="004B4F2A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ผัดกระเจี๊ยบมอญใส่หมู</w:t>
      </w:r>
    </w:p>
    <w:p w:rsidR="004B4F2A" w:rsidRPr="00DD09BB" w:rsidRDefault="004B4F2A" w:rsidP="004B4F2A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4B4F2A" w:rsidRDefault="004B4F2A" w:rsidP="00F54C6F">
      <w:pPr>
        <w:pStyle w:val="a3"/>
        <w:numPr>
          <w:ilvl w:val="0"/>
          <w:numId w:val="3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จี๊ยบมอญหั่นแล้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4B4F2A" w:rsidRDefault="004B4F2A" w:rsidP="00F54C6F">
      <w:pPr>
        <w:pStyle w:val="a3"/>
        <w:numPr>
          <w:ilvl w:val="0"/>
          <w:numId w:val="3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หมูชิ้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4B4F2A" w:rsidRDefault="004B4F2A" w:rsidP="00F54C6F">
      <w:pPr>
        <w:pStyle w:val="a3"/>
        <w:numPr>
          <w:ilvl w:val="0"/>
          <w:numId w:val="3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ต้าเจี้ย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4B4F2A" w:rsidRDefault="004B4F2A" w:rsidP="00F54C6F">
      <w:pPr>
        <w:pStyle w:val="a3"/>
        <w:numPr>
          <w:ilvl w:val="0"/>
          <w:numId w:val="3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แดง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4B4F2A" w:rsidRDefault="004B4F2A" w:rsidP="00F54C6F">
      <w:pPr>
        <w:pStyle w:val="a3"/>
        <w:numPr>
          <w:ilvl w:val="0"/>
          <w:numId w:val="3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ซุปไก่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4B4F2A" w:rsidRDefault="004B4F2A" w:rsidP="00F54C6F">
      <w:pPr>
        <w:pStyle w:val="a3"/>
        <w:numPr>
          <w:ilvl w:val="0"/>
          <w:numId w:val="3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สั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4B4F2A" w:rsidRDefault="004B4F2A" w:rsidP="00F54C6F">
      <w:pPr>
        <w:pStyle w:val="a3"/>
        <w:numPr>
          <w:ilvl w:val="0"/>
          <w:numId w:val="3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4B4F2A" w:rsidRDefault="004B4F2A" w:rsidP="00F54C6F">
      <w:pPr>
        <w:pStyle w:val="a3"/>
        <w:numPr>
          <w:ilvl w:val="0"/>
          <w:numId w:val="3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ทรา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4B4F2A" w:rsidRDefault="004B4F2A" w:rsidP="00F54C6F">
      <w:pPr>
        <w:pStyle w:val="a3"/>
        <w:numPr>
          <w:ilvl w:val="0"/>
          <w:numId w:val="3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ันพืช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4B4F2A" w:rsidRDefault="004B4F2A" w:rsidP="004B4F2A">
      <w:pPr>
        <w:pStyle w:val="a3"/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4B4F2A" w:rsidRPr="00DD09BB" w:rsidRDefault="00F73D4E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ยำตะลิงปลิง สูตร 2</w:t>
      </w:r>
    </w:p>
    <w:p w:rsidR="008A79AB" w:rsidRPr="00DD09BB" w:rsidRDefault="008A79AB" w:rsidP="008A79AB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8A79AB" w:rsidRDefault="008A79AB" w:rsidP="00F54C6F">
      <w:pPr>
        <w:pStyle w:val="a3"/>
        <w:numPr>
          <w:ilvl w:val="0"/>
          <w:numId w:val="3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ลิงปลิ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</w:t>
      </w:r>
    </w:p>
    <w:p w:rsidR="008A79AB" w:rsidRDefault="008A79AB" w:rsidP="00F54C6F">
      <w:pPr>
        <w:pStyle w:val="a3"/>
        <w:numPr>
          <w:ilvl w:val="0"/>
          <w:numId w:val="3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8A79AB" w:rsidRDefault="008A79AB" w:rsidP="00F54C6F">
      <w:pPr>
        <w:pStyle w:val="a3"/>
        <w:numPr>
          <w:ilvl w:val="0"/>
          <w:numId w:val="3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8A79AB" w:rsidRDefault="008A79AB" w:rsidP="00F54C6F">
      <w:pPr>
        <w:pStyle w:val="a3"/>
        <w:numPr>
          <w:ilvl w:val="0"/>
          <w:numId w:val="3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บทรา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ab/>
      </w:r>
      <w:r w:rsidR="00DD09BB"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8A79AB" w:rsidRDefault="008A79AB" w:rsidP="00F54C6F">
      <w:pPr>
        <w:pStyle w:val="a3"/>
        <w:numPr>
          <w:ilvl w:val="0"/>
          <w:numId w:val="3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8A79AB" w:rsidRDefault="008A79AB" w:rsidP="00F54C6F">
      <w:pPr>
        <w:pStyle w:val="a3"/>
        <w:numPr>
          <w:ilvl w:val="0"/>
          <w:numId w:val="3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8A79AB" w:rsidRDefault="008A79AB" w:rsidP="008A79AB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8A79AB" w:rsidRDefault="008A79AB" w:rsidP="008A79AB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8A79AB" w:rsidRDefault="008A79AB" w:rsidP="008A79AB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8A79AB" w:rsidRDefault="008A79AB" w:rsidP="008A79AB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8A79AB" w:rsidRDefault="008A79AB" w:rsidP="008A79AB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8A79AB" w:rsidRDefault="008A79AB" w:rsidP="008A79AB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8A79AB" w:rsidRDefault="008A79AB" w:rsidP="008A79AB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8A79AB" w:rsidRPr="00DD09BB" w:rsidRDefault="008A79AB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ปลานึ่งจิ้มแจ่ว</w:t>
      </w:r>
    </w:p>
    <w:p w:rsidR="008A79AB" w:rsidRPr="00DD09BB" w:rsidRDefault="008A79AB" w:rsidP="008A79AB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8A79AB" w:rsidRDefault="008A79AB" w:rsidP="00F54C6F">
      <w:pPr>
        <w:pStyle w:val="a3"/>
        <w:numPr>
          <w:ilvl w:val="0"/>
          <w:numId w:val="3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ลาช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ิโลกรัม</w:t>
      </w:r>
    </w:p>
    <w:p w:rsidR="008A79AB" w:rsidRDefault="008A79AB" w:rsidP="00F54C6F">
      <w:pPr>
        <w:pStyle w:val="a3"/>
        <w:numPr>
          <w:ilvl w:val="0"/>
          <w:numId w:val="3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8A79AB" w:rsidRDefault="008A79AB" w:rsidP="00F54C6F">
      <w:pPr>
        <w:pStyle w:val="a3"/>
        <w:numPr>
          <w:ilvl w:val="0"/>
          <w:numId w:val="38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8A79AB" w:rsidRDefault="008A79AB" w:rsidP="00F54C6F">
      <w:pPr>
        <w:pStyle w:val="a3"/>
        <w:numPr>
          <w:ilvl w:val="0"/>
          <w:numId w:val="3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8A79AB" w:rsidRDefault="008A79AB" w:rsidP="00F54C6F">
      <w:pPr>
        <w:pStyle w:val="a3"/>
        <w:numPr>
          <w:ilvl w:val="0"/>
          <w:numId w:val="3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</w:t>
      </w:r>
    </w:p>
    <w:p w:rsidR="008A79AB" w:rsidRDefault="008A79AB" w:rsidP="00F54C6F">
      <w:pPr>
        <w:pStyle w:val="a3"/>
        <w:numPr>
          <w:ilvl w:val="0"/>
          <w:numId w:val="3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8A79AB" w:rsidRDefault="008A79AB" w:rsidP="00F54C6F">
      <w:pPr>
        <w:pStyle w:val="a3"/>
        <w:numPr>
          <w:ilvl w:val="0"/>
          <w:numId w:val="3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ึ้นฉ่าย ผักกวางตุ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3-4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้น</w:t>
      </w:r>
    </w:p>
    <w:p w:rsidR="008A79AB" w:rsidRDefault="008A79AB" w:rsidP="00F54C6F">
      <w:pPr>
        <w:pStyle w:val="a3"/>
        <w:numPr>
          <w:ilvl w:val="0"/>
          <w:numId w:val="3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กาดข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8A79AB" w:rsidRDefault="008A79AB" w:rsidP="00F54C6F">
      <w:pPr>
        <w:pStyle w:val="a3"/>
        <w:numPr>
          <w:ilvl w:val="0"/>
          <w:numId w:val="3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หล่ำ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¼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8A79AB" w:rsidRDefault="008A79AB" w:rsidP="008A79AB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8A79AB" w:rsidRPr="00DD09BB" w:rsidRDefault="00993F8A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ผักโขมผัดน้ำมันหอย</w:t>
      </w:r>
    </w:p>
    <w:p w:rsidR="00993F8A" w:rsidRPr="00DD09BB" w:rsidRDefault="00993F8A" w:rsidP="00993F8A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993F8A" w:rsidRDefault="00993F8A" w:rsidP="00F54C6F">
      <w:pPr>
        <w:pStyle w:val="a3"/>
        <w:numPr>
          <w:ilvl w:val="0"/>
          <w:numId w:val="39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โข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993F8A" w:rsidRDefault="00993F8A" w:rsidP="00F54C6F">
      <w:pPr>
        <w:pStyle w:val="a3"/>
        <w:numPr>
          <w:ilvl w:val="0"/>
          <w:numId w:val="39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993F8A" w:rsidRDefault="00993F8A" w:rsidP="00F54C6F">
      <w:pPr>
        <w:pStyle w:val="a3"/>
        <w:numPr>
          <w:ilvl w:val="0"/>
          <w:numId w:val="39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7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993F8A" w:rsidRDefault="00993F8A" w:rsidP="00F54C6F">
      <w:pPr>
        <w:pStyle w:val="a3"/>
        <w:numPr>
          <w:ilvl w:val="0"/>
          <w:numId w:val="39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ันห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993F8A" w:rsidRDefault="00993F8A" w:rsidP="00DD09BB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993F8A" w:rsidRDefault="00993F8A" w:rsidP="00993F8A">
      <w:p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993F8A" w:rsidRDefault="00993F8A" w:rsidP="00993F8A">
      <w:p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993F8A" w:rsidRDefault="00993F8A" w:rsidP="00993F8A">
      <w:p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993F8A" w:rsidRDefault="00993F8A" w:rsidP="00993F8A">
      <w:p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993F8A" w:rsidRDefault="00993F8A" w:rsidP="00993F8A">
      <w:p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993F8A" w:rsidRDefault="00993F8A" w:rsidP="00993F8A">
      <w:p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993F8A" w:rsidRDefault="00993F8A" w:rsidP="00993F8A">
      <w:p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993F8A" w:rsidRDefault="00993F8A" w:rsidP="00993F8A">
      <w:p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993F8A" w:rsidRPr="00DD09BB" w:rsidRDefault="00993F8A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น้ำพริกกระเทียมโทน</w:t>
      </w:r>
    </w:p>
    <w:p w:rsidR="00993F8A" w:rsidRPr="00DD09BB" w:rsidRDefault="00993F8A" w:rsidP="00993F8A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993F8A" w:rsidRDefault="00993F8A" w:rsidP="00F54C6F">
      <w:pPr>
        <w:pStyle w:val="a3"/>
        <w:numPr>
          <w:ilvl w:val="0"/>
          <w:numId w:val="4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โทนแกะเปลือ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993F8A" w:rsidRDefault="00993F8A" w:rsidP="00F54C6F">
      <w:pPr>
        <w:pStyle w:val="a3"/>
        <w:numPr>
          <w:ilvl w:val="0"/>
          <w:numId w:val="4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8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993F8A" w:rsidRDefault="00993F8A" w:rsidP="00F54C6F">
      <w:pPr>
        <w:pStyle w:val="a3"/>
        <w:numPr>
          <w:ilvl w:val="0"/>
          <w:numId w:val="4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มะอึก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</w:t>
      </w:r>
    </w:p>
    <w:p w:rsidR="00993F8A" w:rsidRDefault="00993F8A" w:rsidP="00F54C6F">
      <w:pPr>
        <w:pStyle w:val="a3"/>
        <w:numPr>
          <w:ilvl w:val="0"/>
          <w:numId w:val="4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เผาไฟ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993F8A" w:rsidRDefault="00993F8A" w:rsidP="00F54C6F">
      <w:pPr>
        <w:pStyle w:val="a3"/>
        <w:numPr>
          <w:ilvl w:val="0"/>
          <w:numId w:val="4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แมงดาตัวผู้นึ่ง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ัว</w:t>
      </w:r>
    </w:p>
    <w:p w:rsidR="00993F8A" w:rsidRDefault="00993F8A" w:rsidP="00F54C6F">
      <w:pPr>
        <w:pStyle w:val="a3"/>
        <w:numPr>
          <w:ilvl w:val="0"/>
          <w:numId w:val="4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 น้ำตาลทรา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993F8A" w:rsidRDefault="00993F8A" w:rsidP="00F54C6F">
      <w:pPr>
        <w:pStyle w:val="a3"/>
        <w:numPr>
          <w:ilvl w:val="0"/>
          <w:numId w:val="4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</w:t>
      </w:r>
    </w:p>
    <w:p w:rsidR="00993F8A" w:rsidRDefault="00993F8A" w:rsidP="00993F8A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993F8A" w:rsidRPr="00DD09BB" w:rsidRDefault="00310861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พริกผัดพริกขิง</w:t>
      </w:r>
    </w:p>
    <w:p w:rsidR="00310861" w:rsidRPr="00DD09BB" w:rsidRDefault="00310861" w:rsidP="00310861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310861" w:rsidRDefault="00310861" w:rsidP="00F54C6F">
      <w:pPr>
        <w:pStyle w:val="a3"/>
        <w:numPr>
          <w:ilvl w:val="0"/>
          <w:numId w:val="4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</w:t>
      </w:r>
      <w:r w:rsidR="00D85FD6">
        <w:rPr>
          <w:rFonts w:asciiTheme="majorBidi" w:hAnsiTheme="majorBidi" w:cstheme="majorBidi" w:hint="cs"/>
          <w:sz w:val="32"/>
          <w:szCs w:val="32"/>
          <w:cs/>
        </w:rPr>
        <w:t>ิกชี้ฟ้าแห้ง</w:t>
      </w:r>
      <w:r w:rsidR="00D85FD6">
        <w:rPr>
          <w:rFonts w:asciiTheme="majorBidi" w:hAnsiTheme="majorBidi" w:cstheme="majorBidi" w:hint="cs"/>
          <w:sz w:val="32"/>
          <w:szCs w:val="32"/>
          <w:cs/>
        </w:rPr>
        <w:tab/>
      </w:r>
      <w:r w:rsidR="00D85FD6">
        <w:rPr>
          <w:rFonts w:asciiTheme="majorBidi" w:hAnsiTheme="majorBidi" w:cstheme="majorBidi" w:hint="cs"/>
          <w:sz w:val="32"/>
          <w:szCs w:val="32"/>
          <w:cs/>
        </w:rPr>
        <w:tab/>
      </w:r>
      <w:r w:rsidR="00D85FD6">
        <w:rPr>
          <w:rFonts w:asciiTheme="majorBidi" w:hAnsiTheme="majorBidi" w:cstheme="majorBidi" w:hint="cs"/>
          <w:sz w:val="32"/>
          <w:szCs w:val="32"/>
          <w:cs/>
        </w:rPr>
        <w:tab/>
        <w:t>10</w:t>
      </w:r>
      <w:r w:rsidR="00D85FD6"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D85FD6" w:rsidRDefault="00D85FD6" w:rsidP="00F54C6F">
      <w:pPr>
        <w:pStyle w:val="a3"/>
        <w:numPr>
          <w:ilvl w:val="0"/>
          <w:numId w:val="4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ันหมูแข็งหั่นลูกเต๋าแล้วเจีย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D85FD6" w:rsidRDefault="00D85FD6" w:rsidP="00F54C6F">
      <w:pPr>
        <w:pStyle w:val="a3"/>
        <w:numPr>
          <w:ilvl w:val="0"/>
          <w:numId w:val="4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แห้งโขล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D85FD6" w:rsidRDefault="00D85FD6" w:rsidP="00F54C6F">
      <w:pPr>
        <w:pStyle w:val="a3"/>
        <w:numPr>
          <w:ilvl w:val="0"/>
          <w:numId w:val="4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ันพืช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D85FD6" w:rsidRDefault="00D85FD6" w:rsidP="00F54C6F">
      <w:pPr>
        <w:pStyle w:val="a3"/>
        <w:numPr>
          <w:ilvl w:val="0"/>
          <w:numId w:val="4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ปี๊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D85FD6" w:rsidRDefault="00D85FD6" w:rsidP="00F54C6F">
      <w:pPr>
        <w:pStyle w:val="a3"/>
        <w:numPr>
          <w:ilvl w:val="0"/>
          <w:numId w:val="4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D85FD6" w:rsidRDefault="00D85FD6" w:rsidP="00F54C6F">
      <w:pPr>
        <w:pStyle w:val="a3"/>
        <w:numPr>
          <w:ilvl w:val="0"/>
          <w:numId w:val="4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D85FD6" w:rsidRDefault="00D85FD6" w:rsidP="00F54C6F">
      <w:pPr>
        <w:pStyle w:val="a3"/>
        <w:numPr>
          <w:ilvl w:val="0"/>
          <w:numId w:val="4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D85FD6" w:rsidRDefault="00D85FD6" w:rsidP="00F54C6F">
      <w:pPr>
        <w:pStyle w:val="a3"/>
        <w:numPr>
          <w:ilvl w:val="0"/>
          <w:numId w:val="4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D85FD6" w:rsidRDefault="00D85FD6" w:rsidP="00D85FD6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85FD6" w:rsidRDefault="00D85FD6" w:rsidP="00D85FD6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85FD6" w:rsidRDefault="00D85FD6" w:rsidP="00D85FD6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85FD6" w:rsidRDefault="00D85FD6" w:rsidP="00D85FD6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85FD6" w:rsidRDefault="00D85FD6" w:rsidP="00D85FD6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85FD6" w:rsidRDefault="00D85FD6" w:rsidP="00D85FD6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85FD6" w:rsidRPr="00DD09BB" w:rsidRDefault="00D85FD6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น้ำพริกมะอึก</w:t>
      </w:r>
    </w:p>
    <w:p w:rsidR="00D85FD6" w:rsidRPr="00DD09BB" w:rsidRDefault="00D85FD6" w:rsidP="00DD09BB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D85FD6" w:rsidRDefault="00D85FD6" w:rsidP="00F54C6F">
      <w:pPr>
        <w:pStyle w:val="a3"/>
        <w:numPr>
          <w:ilvl w:val="0"/>
          <w:numId w:val="4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D85FD6" w:rsidRDefault="00D85FD6" w:rsidP="00F54C6F">
      <w:pPr>
        <w:pStyle w:val="a3"/>
        <w:numPr>
          <w:ilvl w:val="0"/>
          <w:numId w:val="4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อึ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4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</w:t>
      </w:r>
    </w:p>
    <w:p w:rsidR="00D85FD6" w:rsidRDefault="00D85FD6" w:rsidP="00F54C6F">
      <w:pPr>
        <w:pStyle w:val="a3"/>
        <w:numPr>
          <w:ilvl w:val="0"/>
          <w:numId w:val="4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D85FD6" w:rsidRDefault="00D85FD6" w:rsidP="00F54C6F">
      <w:pPr>
        <w:pStyle w:val="a3"/>
        <w:numPr>
          <w:ilvl w:val="0"/>
          <w:numId w:val="4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D85FD6" w:rsidRDefault="00D85FD6" w:rsidP="00F54C6F">
      <w:pPr>
        <w:pStyle w:val="a3"/>
        <w:numPr>
          <w:ilvl w:val="0"/>
          <w:numId w:val="4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ปี๊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D85FD6" w:rsidRDefault="00D85FD6" w:rsidP="00F54C6F">
      <w:pPr>
        <w:pStyle w:val="a3"/>
        <w:numPr>
          <w:ilvl w:val="0"/>
          <w:numId w:val="4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D85FD6" w:rsidRDefault="00D85FD6" w:rsidP="00D85FD6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85FD6" w:rsidRPr="00DD09BB" w:rsidRDefault="00D85FD6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พริกมะเขือเผา</w:t>
      </w:r>
    </w:p>
    <w:p w:rsidR="00D85FD6" w:rsidRPr="00DD09BB" w:rsidRDefault="00D85FD6" w:rsidP="00D85FD6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D85FD6" w:rsidRDefault="00D85FD6" w:rsidP="00F54C6F">
      <w:pPr>
        <w:pStyle w:val="a3"/>
        <w:numPr>
          <w:ilvl w:val="0"/>
          <w:numId w:val="4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เขือย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</w:t>
      </w:r>
    </w:p>
    <w:p w:rsidR="00D85FD6" w:rsidRDefault="00D85FD6" w:rsidP="00F54C6F">
      <w:pPr>
        <w:pStyle w:val="a3"/>
        <w:numPr>
          <w:ilvl w:val="0"/>
          <w:numId w:val="4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D85FD6" w:rsidRDefault="00D85FD6" w:rsidP="00F54C6F">
      <w:pPr>
        <w:pStyle w:val="a3"/>
        <w:numPr>
          <w:ilvl w:val="0"/>
          <w:numId w:val="4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เหลืองและ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D85FD6" w:rsidRDefault="00D85FD6" w:rsidP="00F54C6F">
      <w:pPr>
        <w:pStyle w:val="a3"/>
        <w:numPr>
          <w:ilvl w:val="0"/>
          <w:numId w:val="4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D85FD6" w:rsidRDefault="00D85FD6" w:rsidP="00F54C6F">
      <w:pPr>
        <w:pStyle w:val="a3"/>
        <w:numPr>
          <w:ilvl w:val="0"/>
          <w:numId w:val="4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</w:t>
      </w:r>
    </w:p>
    <w:p w:rsidR="00D85FD6" w:rsidRDefault="00D85FD6" w:rsidP="00F54C6F">
      <w:pPr>
        <w:pStyle w:val="a3"/>
        <w:numPr>
          <w:ilvl w:val="0"/>
          <w:numId w:val="4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-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D85FD6" w:rsidRDefault="00D85FD6" w:rsidP="00D85FD6">
      <w:p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D85FD6" w:rsidRDefault="00D85FD6" w:rsidP="00D85FD6">
      <w:p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D85FD6" w:rsidRDefault="00D85FD6" w:rsidP="00D85FD6">
      <w:p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D85FD6" w:rsidRDefault="00D85FD6" w:rsidP="00D85FD6">
      <w:p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D85FD6" w:rsidRDefault="00D85FD6" w:rsidP="00D85FD6">
      <w:p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D85FD6" w:rsidRDefault="00D85FD6" w:rsidP="00D85FD6">
      <w:p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D85FD6" w:rsidRDefault="00D85FD6" w:rsidP="00D85FD6">
      <w:p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D85FD6" w:rsidRDefault="00D85FD6" w:rsidP="00D85FD6">
      <w:p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D85FD6" w:rsidRDefault="00D85FD6" w:rsidP="00D85FD6">
      <w:p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D85FD6" w:rsidRDefault="00D85FD6" w:rsidP="00D85FD6">
      <w:p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D85FD6" w:rsidRPr="00DD09BB" w:rsidRDefault="00D85FD6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น้ำพริกลูกหนำเลี้ยบ</w:t>
      </w:r>
    </w:p>
    <w:p w:rsidR="00D85FD6" w:rsidRPr="00DD09BB" w:rsidRDefault="00D85FD6" w:rsidP="00DD09BB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D85FD6" w:rsidRDefault="00D85FD6" w:rsidP="00F54C6F">
      <w:pPr>
        <w:pStyle w:val="a3"/>
        <w:numPr>
          <w:ilvl w:val="0"/>
          <w:numId w:val="4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ลูกหนำเลี้ย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ลูก</w:t>
      </w:r>
    </w:p>
    <w:p w:rsidR="00D85FD6" w:rsidRDefault="00D85FD6" w:rsidP="00F54C6F">
      <w:pPr>
        <w:pStyle w:val="a3"/>
        <w:numPr>
          <w:ilvl w:val="0"/>
          <w:numId w:val="4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D85FD6" w:rsidRDefault="00D85FD6" w:rsidP="00F54C6F">
      <w:pPr>
        <w:pStyle w:val="a3"/>
        <w:numPr>
          <w:ilvl w:val="0"/>
          <w:numId w:val="4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D85FD6" w:rsidRDefault="00D85FD6" w:rsidP="00F54C6F">
      <w:pPr>
        <w:pStyle w:val="a3"/>
        <w:numPr>
          <w:ilvl w:val="0"/>
          <w:numId w:val="4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D85FD6" w:rsidRDefault="00D85FD6" w:rsidP="00F54C6F">
      <w:pPr>
        <w:pStyle w:val="a3"/>
        <w:numPr>
          <w:ilvl w:val="0"/>
          <w:numId w:val="4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แดง</w:t>
      </w:r>
    </w:p>
    <w:p w:rsidR="00D85FD6" w:rsidRDefault="00D85FD6" w:rsidP="00F54C6F">
      <w:pPr>
        <w:pStyle w:val="a3"/>
        <w:numPr>
          <w:ilvl w:val="0"/>
          <w:numId w:val="4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D85FD6" w:rsidRDefault="00D85FD6" w:rsidP="00F54C6F">
      <w:pPr>
        <w:pStyle w:val="a3"/>
        <w:numPr>
          <w:ilvl w:val="0"/>
          <w:numId w:val="4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</w:t>
      </w:r>
    </w:p>
    <w:p w:rsidR="00D85FD6" w:rsidRPr="00D85FD6" w:rsidRDefault="00D85FD6" w:rsidP="00F54C6F">
      <w:pPr>
        <w:pStyle w:val="a3"/>
        <w:numPr>
          <w:ilvl w:val="0"/>
          <w:numId w:val="4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ปี๊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8A79AB" w:rsidRDefault="008A79AB" w:rsidP="008A79AB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85FD6" w:rsidRPr="00DD09BB" w:rsidRDefault="00D76B41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สะเดาน้ำปลาหวาน</w:t>
      </w:r>
    </w:p>
    <w:p w:rsidR="00D76B41" w:rsidRPr="00DD09BB" w:rsidRDefault="00D76B41" w:rsidP="00DD09BB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D76B41" w:rsidRDefault="00D76B41" w:rsidP="00F54C6F">
      <w:pPr>
        <w:pStyle w:val="a3"/>
        <w:numPr>
          <w:ilvl w:val="0"/>
          <w:numId w:val="4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ขามเปีย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¼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D76B41" w:rsidRDefault="00D76B41" w:rsidP="00F54C6F">
      <w:pPr>
        <w:pStyle w:val="a3"/>
        <w:numPr>
          <w:ilvl w:val="0"/>
          <w:numId w:val="4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ปี๊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D76B41" w:rsidRDefault="00D76B41" w:rsidP="00F54C6F">
      <w:pPr>
        <w:pStyle w:val="a3"/>
        <w:numPr>
          <w:ilvl w:val="0"/>
          <w:numId w:val="4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เจีย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D76B41" w:rsidRDefault="00D76B41" w:rsidP="00F54C6F">
      <w:pPr>
        <w:pStyle w:val="a3"/>
        <w:numPr>
          <w:ilvl w:val="0"/>
          <w:numId w:val="4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หั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D76B41" w:rsidRDefault="00D76B41" w:rsidP="00F54C6F">
      <w:pPr>
        <w:pStyle w:val="a3"/>
        <w:numPr>
          <w:ilvl w:val="0"/>
          <w:numId w:val="4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¼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D76B41" w:rsidRDefault="00D76B41" w:rsidP="00F54C6F">
      <w:pPr>
        <w:pStyle w:val="a3"/>
        <w:numPr>
          <w:ilvl w:val="0"/>
          <w:numId w:val="4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เจีย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D76B41" w:rsidRDefault="00D76B41" w:rsidP="00F54C6F">
      <w:pPr>
        <w:pStyle w:val="a3"/>
        <w:numPr>
          <w:ilvl w:val="0"/>
          <w:numId w:val="4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ยอดอ่อนสะเด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ยอด</w:t>
      </w:r>
    </w:p>
    <w:p w:rsidR="00D76B41" w:rsidRDefault="00D76B41" w:rsidP="00D76B41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76B41" w:rsidRDefault="00D76B41" w:rsidP="00D76B41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76B41" w:rsidRDefault="00D76B41" w:rsidP="00D76B41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76B41" w:rsidRDefault="00D76B41" w:rsidP="00D76B41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76B41" w:rsidRDefault="00D76B41" w:rsidP="00D76B41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76B41" w:rsidRDefault="00D76B41" w:rsidP="00D76B41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76B41" w:rsidRDefault="00D76B41" w:rsidP="00D76B41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76B41" w:rsidRPr="00DD09BB" w:rsidRDefault="0042197D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น้ำพริกกุ้งเผามะเขือพวง</w:t>
      </w:r>
    </w:p>
    <w:p w:rsidR="0042197D" w:rsidRPr="00DD09BB" w:rsidRDefault="0042197D" w:rsidP="00DD09BB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42197D" w:rsidRDefault="0042197D" w:rsidP="00F54C6F">
      <w:pPr>
        <w:pStyle w:val="a3"/>
        <w:numPr>
          <w:ilvl w:val="0"/>
          <w:numId w:val="4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เขือพว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</w:t>
      </w:r>
    </w:p>
    <w:p w:rsidR="0042197D" w:rsidRDefault="0042197D" w:rsidP="00F54C6F">
      <w:pPr>
        <w:pStyle w:val="a3"/>
        <w:numPr>
          <w:ilvl w:val="0"/>
          <w:numId w:val="4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ัว</w:t>
      </w:r>
    </w:p>
    <w:p w:rsidR="0042197D" w:rsidRDefault="0042197D" w:rsidP="00F54C6F">
      <w:pPr>
        <w:pStyle w:val="a3"/>
        <w:numPr>
          <w:ilvl w:val="0"/>
          <w:numId w:val="4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เผ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42197D" w:rsidRDefault="0042197D" w:rsidP="00F54C6F">
      <w:pPr>
        <w:pStyle w:val="a3"/>
        <w:numPr>
          <w:ilvl w:val="0"/>
          <w:numId w:val="4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7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42197D" w:rsidRDefault="0042197D" w:rsidP="00F54C6F">
      <w:pPr>
        <w:pStyle w:val="a3"/>
        <w:numPr>
          <w:ilvl w:val="0"/>
          <w:numId w:val="4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</w:t>
      </w:r>
    </w:p>
    <w:p w:rsidR="0042197D" w:rsidRDefault="0042197D" w:rsidP="00F54C6F">
      <w:pPr>
        <w:pStyle w:val="a3"/>
        <w:numPr>
          <w:ilvl w:val="0"/>
          <w:numId w:val="4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ปี๊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42197D" w:rsidRDefault="0042197D" w:rsidP="00F54C6F">
      <w:pPr>
        <w:pStyle w:val="a3"/>
        <w:numPr>
          <w:ilvl w:val="0"/>
          <w:numId w:val="4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42197D" w:rsidRDefault="0042197D" w:rsidP="00F54C6F">
      <w:pPr>
        <w:pStyle w:val="a3"/>
        <w:numPr>
          <w:ilvl w:val="0"/>
          <w:numId w:val="4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เขือเทศ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</w:t>
      </w:r>
    </w:p>
    <w:p w:rsidR="0042197D" w:rsidRDefault="0042197D" w:rsidP="00F54C6F">
      <w:pPr>
        <w:pStyle w:val="a3"/>
        <w:numPr>
          <w:ilvl w:val="0"/>
          <w:numId w:val="4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42197D" w:rsidRDefault="0042197D" w:rsidP="0042197D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42197D" w:rsidRPr="00DD09BB" w:rsidRDefault="0042197D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แสร้งว่าไตปลาเทียม</w:t>
      </w:r>
    </w:p>
    <w:p w:rsidR="0042197D" w:rsidRPr="00DD09BB" w:rsidRDefault="0042197D" w:rsidP="00DD09BB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42197D" w:rsidRDefault="0042197D" w:rsidP="00F54C6F">
      <w:pPr>
        <w:pStyle w:val="a3"/>
        <w:numPr>
          <w:ilvl w:val="0"/>
          <w:numId w:val="47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้น</w:t>
      </w:r>
    </w:p>
    <w:p w:rsidR="0042197D" w:rsidRDefault="0042197D" w:rsidP="00F54C6F">
      <w:pPr>
        <w:pStyle w:val="a3"/>
        <w:numPr>
          <w:ilvl w:val="0"/>
          <w:numId w:val="47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เผาแกะเนื้อ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42197D" w:rsidRDefault="0042197D" w:rsidP="00F54C6F">
      <w:pPr>
        <w:pStyle w:val="a3"/>
        <w:numPr>
          <w:ilvl w:val="0"/>
          <w:numId w:val="47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42197D" w:rsidRDefault="0042197D" w:rsidP="00F54C6F">
      <w:pPr>
        <w:pStyle w:val="a3"/>
        <w:numPr>
          <w:ilvl w:val="0"/>
          <w:numId w:val="47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มะกรูด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42197D" w:rsidRDefault="0042197D" w:rsidP="00F54C6F">
      <w:pPr>
        <w:pStyle w:val="a3"/>
        <w:numPr>
          <w:ilvl w:val="0"/>
          <w:numId w:val="47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ิงอ่อน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¼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42197D" w:rsidRDefault="0042197D" w:rsidP="00F54C6F">
      <w:pPr>
        <w:pStyle w:val="a3"/>
        <w:numPr>
          <w:ilvl w:val="0"/>
          <w:numId w:val="47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ชี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้น</w:t>
      </w:r>
    </w:p>
    <w:p w:rsidR="0042197D" w:rsidRDefault="0042197D" w:rsidP="00F54C6F">
      <w:pPr>
        <w:pStyle w:val="a3"/>
        <w:numPr>
          <w:ilvl w:val="0"/>
          <w:numId w:val="47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แดงหั่นฝอยตามย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42197D" w:rsidRDefault="0042197D" w:rsidP="00F54C6F">
      <w:pPr>
        <w:pStyle w:val="a3"/>
        <w:numPr>
          <w:ilvl w:val="0"/>
          <w:numId w:val="47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ทรา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42197D" w:rsidRDefault="0042197D" w:rsidP="00F54C6F">
      <w:pPr>
        <w:pStyle w:val="a3"/>
        <w:numPr>
          <w:ilvl w:val="0"/>
          <w:numId w:val="47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เปล่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42197D" w:rsidRDefault="0042197D" w:rsidP="00F54C6F">
      <w:pPr>
        <w:pStyle w:val="a3"/>
        <w:numPr>
          <w:ilvl w:val="0"/>
          <w:numId w:val="47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</w:t>
      </w:r>
    </w:p>
    <w:p w:rsidR="005C2EBD" w:rsidRDefault="0042197D" w:rsidP="00F54C6F">
      <w:pPr>
        <w:pStyle w:val="a3"/>
        <w:numPr>
          <w:ilvl w:val="0"/>
          <w:numId w:val="47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ขามเปีย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5C2EBD" w:rsidRDefault="005C2EBD" w:rsidP="00DD09BB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5C2EBD" w:rsidRDefault="005C2EBD" w:rsidP="005C2EBD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42197D" w:rsidRPr="00DD09BB" w:rsidRDefault="005C2EBD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น้ำพริกมะเขือเผา</w:t>
      </w:r>
    </w:p>
    <w:p w:rsidR="005C2EBD" w:rsidRPr="00DD09BB" w:rsidRDefault="005C2EBD" w:rsidP="00DD09BB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5C2EBD" w:rsidRDefault="005C2EBD" w:rsidP="00F54C6F">
      <w:pPr>
        <w:pStyle w:val="a3"/>
        <w:numPr>
          <w:ilvl w:val="0"/>
          <w:numId w:val="48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เขือย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</w:t>
      </w:r>
    </w:p>
    <w:p w:rsidR="005C2EBD" w:rsidRDefault="005C2EBD" w:rsidP="00F54C6F">
      <w:pPr>
        <w:pStyle w:val="a3"/>
        <w:numPr>
          <w:ilvl w:val="0"/>
          <w:numId w:val="48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ชี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้น</w:t>
      </w:r>
    </w:p>
    <w:p w:rsidR="005C2EBD" w:rsidRDefault="005C2EBD" w:rsidP="00F54C6F">
      <w:pPr>
        <w:pStyle w:val="a3"/>
        <w:numPr>
          <w:ilvl w:val="0"/>
          <w:numId w:val="48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7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5C2EBD" w:rsidRDefault="005C2EBD" w:rsidP="00F54C6F">
      <w:pPr>
        <w:pStyle w:val="a3"/>
        <w:numPr>
          <w:ilvl w:val="0"/>
          <w:numId w:val="48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เผ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5C2EBD" w:rsidRDefault="005C2EBD" w:rsidP="00F54C6F">
      <w:pPr>
        <w:pStyle w:val="a3"/>
        <w:numPr>
          <w:ilvl w:val="0"/>
          <w:numId w:val="48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5C2EBD" w:rsidRDefault="005C2EBD" w:rsidP="00F54C6F">
      <w:pPr>
        <w:pStyle w:val="a3"/>
        <w:numPr>
          <w:ilvl w:val="0"/>
          <w:numId w:val="48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5C2EBD" w:rsidRDefault="005C2EBD" w:rsidP="00F54C6F">
      <w:pPr>
        <w:pStyle w:val="a3"/>
        <w:numPr>
          <w:ilvl w:val="0"/>
          <w:numId w:val="48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ลา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5C2EBD" w:rsidRDefault="005C2EBD" w:rsidP="00F54C6F">
      <w:pPr>
        <w:pStyle w:val="a3"/>
        <w:numPr>
          <w:ilvl w:val="0"/>
          <w:numId w:val="48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5C2EBD" w:rsidRDefault="005C2EBD" w:rsidP="00F54C6F">
      <w:pPr>
        <w:pStyle w:val="a3"/>
        <w:numPr>
          <w:ilvl w:val="0"/>
          <w:numId w:val="48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ปี๊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5C2EBD" w:rsidRDefault="005C2EBD" w:rsidP="00F54C6F">
      <w:pPr>
        <w:pStyle w:val="a3"/>
        <w:numPr>
          <w:ilvl w:val="0"/>
          <w:numId w:val="48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</w:t>
      </w:r>
    </w:p>
    <w:p w:rsidR="00AC6FFE" w:rsidRDefault="00AC6FFE" w:rsidP="00DD09BB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AC6FFE" w:rsidRPr="00DD09BB" w:rsidRDefault="00AC6FFE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ยำผักบุ้งนา</w:t>
      </w:r>
    </w:p>
    <w:p w:rsidR="00AC6FFE" w:rsidRPr="00DD09BB" w:rsidRDefault="00AC6FFE" w:rsidP="00DD09BB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AC6FFE" w:rsidRDefault="00AC6FFE" w:rsidP="00F54C6F">
      <w:pPr>
        <w:pStyle w:val="a3"/>
        <w:numPr>
          <w:ilvl w:val="0"/>
          <w:numId w:val="4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บุ้งนาเอาแต่ยอดและก้านอ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AC6FFE" w:rsidRDefault="00AC6FFE" w:rsidP="00F54C6F">
      <w:pPr>
        <w:pStyle w:val="a3"/>
        <w:numPr>
          <w:ilvl w:val="0"/>
          <w:numId w:val="4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ูสับรวนสุ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AC6FFE" w:rsidRDefault="00AC6FFE" w:rsidP="00F54C6F">
      <w:pPr>
        <w:pStyle w:val="a3"/>
        <w:numPr>
          <w:ilvl w:val="0"/>
          <w:numId w:val="4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AC6FFE" w:rsidRDefault="00AC6FFE" w:rsidP="00F54C6F">
      <w:pPr>
        <w:pStyle w:val="a3"/>
        <w:numPr>
          <w:ilvl w:val="0"/>
          <w:numId w:val="4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AC6FFE" w:rsidRDefault="00D30A52" w:rsidP="00F54C6F">
      <w:pPr>
        <w:pStyle w:val="a3"/>
        <w:numPr>
          <w:ilvl w:val="0"/>
          <w:numId w:val="4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ถั่วลิสงคั่ว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D30A52" w:rsidRDefault="00D30A52" w:rsidP="00F54C6F">
      <w:pPr>
        <w:pStyle w:val="a3"/>
        <w:numPr>
          <w:ilvl w:val="0"/>
          <w:numId w:val="4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D30A52" w:rsidRDefault="00D30A52" w:rsidP="00F54C6F">
      <w:pPr>
        <w:pStyle w:val="a3"/>
        <w:numPr>
          <w:ilvl w:val="0"/>
          <w:numId w:val="4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D30A52" w:rsidRDefault="00D30A52" w:rsidP="00F54C6F">
      <w:pPr>
        <w:pStyle w:val="a3"/>
        <w:numPr>
          <w:ilvl w:val="0"/>
          <w:numId w:val="4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D30A52" w:rsidRDefault="00D30A52" w:rsidP="00F54C6F">
      <w:pPr>
        <w:pStyle w:val="a3"/>
        <w:numPr>
          <w:ilvl w:val="0"/>
          <w:numId w:val="4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ขามเปีย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D30A52" w:rsidRDefault="00D30A52" w:rsidP="00F54C6F">
      <w:pPr>
        <w:pStyle w:val="a3"/>
        <w:numPr>
          <w:ilvl w:val="0"/>
          <w:numId w:val="4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ปี๊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D30A52" w:rsidRDefault="00D30A52" w:rsidP="00F54C6F">
      <w:pPr>
        <w:pStyle w:val="a3"/>
        <w:numPr>
          <w:ilvl w:val="0"/>
          <w:numId w:val="4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D30A52" w:rsidRDefault="00D30A52" w:rsidP="00D30A52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30A52" w:rsidRDefault="00D30A52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lastRenderedPageBreak/>
        <w:t>ยำหัวปลี</w:t>
      </w:r>
    </w:p>
    <w:p w:rsidR="00D30A52" w:rsidRDefault="00D30A52" w:rsidP="00DD09BB">
      <w:p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ปรุง</w:t>
      </w:r>
    </w:p>
    <w:p w:rsidR="00D30A52" w:rsidRDefault="00D30A52" w:rsidP="00F54C6F">
      <w:pPr>
        <w:pStyle w:val="a3"/>
        <w:numPr>
          <w:ilvl w:val="0"/>
          <w:numId w:val="5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ัวปลี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D30A52" w:rsidRDefault="00D30A52" w:rsidP="00F54C6F">
      <w:pPr>
        <w:pStyle w:val="a3"/>
        <w:numPr>
          <w:ilvl w:val="0"/>
          <w:numId w:val="5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ัว</w:t>
      </w:r>
    </w:p>
    <w:p w:rsidR="00D30A52" w:rsidRDefault="00D30A52" w:rsidP="00F54C6F">
      <w:pPr>
        <w:pStyle w:val="a3"/>
        <w:numPr>
          <w:ilvl w:val="0"/>
          <w:numId w:val="5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หมู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D30A52" w:rsidRDefault="00D30A52" w:rsidP="00F54C6F">
      <w:pPr>
        <w:pStyle w:val="a3"/>
        <w:numPr>
          <w:ilvl w:val="0"/>
          <w:numId w:val="5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พร้าวคั่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D30A52" w:rsidRDefault="00D30A52" w:rsidP="00F54C6F">
      <w:pPr>
        <w:pStyle w:val="a3"/>
        <w:numPr>
          <w:ilvl w:val="0"/>
          <w:numId w:val="5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เจีย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D30A52" w:rsidRDefault="00D30A52" w:rsidP="00F54C6F">
      <w:pPr>
        <w:pStyle w:val="a3"/>
        <w:numPr>
          <w:ilvl w:val="0"/>
          <w:numId w:val="5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เจีย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D30A52" w:rsidRDefault="00D30A52" w:rsidP="00F54C6F">
      <w:pPr>
        <w:pStyle w:val="a3"/>
        <w:numPr>
          <w:ilvl w:val="0"/>
          <w:numId w:val="5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ถั่วลิสงคั่วป่นหยา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D30A52" w:rsidRDefault="00D30A52" w:rsidP="00F54C6F">
      <w:pPr>
        <w:pStyle w:val="a3"/>
        <w:numPr>
          <w:ilvl w:val="0"/>
          <w:numId w:val="5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แห้ง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515B6F" w:rsidRDefault="00D30A52" w:rsidP="00F54C6F">
      <w:pPr>
        <w:pStyle w:val="a3"/>
        <w:numPr>
          <w:ilvl w:val="0"/>
          <w:numId w:val="5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พริกเผ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DD09BB" w:rsidRDefault="00DD09BB" w:rsidP="00DD09BB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DD09BB" w:rsidRDefault="00DD09BB" w:rsidP="00DD09BB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DD09BB" w:rsidRDefault="00DD09BB" w:rsidP="00DD09BB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DD09BB" w:rsidRDefault="00DD09BB" w:rsidP="00DD09BB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DD09BB" w:rsidRDefault="00DD09BB" w:rsidP="00DD09BB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DD09BB" w:rsidRDefault="00DD09BB" w:rsidP="00DD09BB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DD09BB" w:rsidRDefault="00DD09BB" w:rsidP="00DD09BB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DD09BB" w:rsidRDefault="00DD09BB" w:rsidP="00DD09BB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DD09BB" w:rsidRDefault="00DD09BB" w:rsidP="00DD09BB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DD09BB" w:rsidRDefault="00DD09BB" w:rsidP="00DD09BB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DD09BB" w:rsidRDefault="00DD09BB" w:rsidP="00DD09BB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DD09BB" w:rsidRDefault="00DD09BB" w:rsidP="00DD09BB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DD09BB" w:rsidRDefault="00DD09BB" w:rsidP="00DD09BB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DD09BB" w:rsidRDefault="00DD09BB" w:rsidP="00DD09BB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DD09BB" w:rsidRDefault="00DD09BB" w:rsidP="00DD09BB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DD09BB" w:rsidRPr="001C00FC" w:rsidRDefault="00DD09BB" w:rsidP="00DD09BB">
      <w:pPr>
        <w:pStyle w:val="a3"/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D30A52" w:rsidRPr="00DD09BB" w:rsidRDefault="00515B6F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แกงส้มผักกูด</w:t>
      </w:r>
    </w:p>
    <w:p w:rsidR="00515B6F" w:rsidRPr="00DD09BB" w:rsidRDefault="00515B6F" w:rsidP="00515B6F">
      <w:pPr>
        <w:spacing w:after="0"/>
        <w:ind w:left="36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515B6F" w:rsidRDefault="00515B6F" w:rsidP="00F54C6F">
      <w:pPr>
        <w:pStyle w:val="a3"/>
        <w:numPr>
          <w:ilvl w:val="0"/>
          <w:numId w:val="5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กูดตัดเป็นท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515B6F" w:rsidRDefault="00515B6F" w:rsidP="00F54C6F">
      <w:pPr>
        <w:pStyle w:val="a3"/>
        <w:numPr>
          <w:ilvl w:val="0"/>
          <w:numId w:val="5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ลาช่อนน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</w:p>
    <w:p w:rsidR="00515B6F" w:rsidRDefault="00515B6F" w:rsidP="00F54C6F">
      <w:pPr>
        <w:pStyle w:val="a3"/>
        <w:numPr>
          <w:ilvl w:val="0"/>
          <w:numId w:val="5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เขือเทศ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</w:t>
      </w:r>
    </w:p>
    <w:p w:rsidR="00515B6F" w:rsidRDefault="00515B6F" w:rsidP="00F54C6F">
      <w:pPr>
        <w:pStyle w:val="a3"/>
        <w:numPr>
          <w:ilvl w:val="0"/>
          <w:numId w:val="5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สะอา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515B6F" w:rsidRDefault="00515B6F" w:rsidP="00F54C6F">
      <w:pPr>
        <w:pStyle w:val="a3"/>
        <w:numPr>
          <w:ilvl w:val="0"/>
          <w:numId w:val="5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515B6F" w:rsidRDefault="00515B6F" w:rsidP="00F54C6F">
      <w:pPr>
        <w:pStyle w:val="a3"/>
        <w:numPr>
          <w:ilvl w:val="0"/>
          <w:numId w:val="5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ขามเปีย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515B6F" w:rsidRDefault="00515B6F" w:rsidP="00F54C6F">
      <w:pPr>
        <w:pStyle w:val="a3"/>
        <w:numPr>
          <w:ilvl w:val="0"/>
          <w:numId w:val="5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กร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515B6F" w:rsidRDefault="00515B6F" w:rsidP="00F54C6F">
      <w:pPr>
        <w:pStyle w:val="a3"/>
        <w:numPr>
          <w:ilvl w:val="0"/>
          <w:numId w:val="5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ปี๊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515B6F" w:rsidRDefault="00515B6F" w:rsidP="00F54C6F">
      <w:pPr>
        <w:pStyle w:val="a3"/>
        <w:numPr>
          <w:ilvl w:val="0"/>
          <w:numId w:val="5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515B6F" w:rsidRDefault="00515B6F" w:rsidP="00F54C6F">
      <w:pPr>
        <w:pStyle w:val="a3"/>
        <w:numPr>
          <w:ilvl w:val="0"/>
          <w:numId w:val="5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515B6F" w:rsidRDefault="00515B6F" w:rsidP="00F54C6F">
      <w:pPr>
        <w:pStyle w:val="a3"/>
        <w:numPr>
          <w:ilvl w:val="0"/>
          <w:numId w:val="5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515B6F" w:rsidRDefault="00515B6F" w:rsidP="00F54C6F">
      <w:pPr>
        <w:pStyle w:val="a3"/>
        <w:numPr>
          <w:ilvl w:val="0"/>
          <w:numId w:val="5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432429" w:rsidRPr="00432429" w:rsidRDefault="00515B6F" w:rsidP="00F54C6F">
      <w:pPr>
        <w:pStyle w:val="a3"/>
        <w:numPr>
          <w:ilvl w:val="0"/>
          <w:numId w:val="5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1C00FC" w:rsidRDefault="00432429" w:rsidP="00F54C6F">
      <w:pPr>
        <w:pStyle w:val="a3"/>
        <w:numPr>
          <w:ilvl w:val="0"/>
          <w:numId w:val="5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  <w:r w:rsidR="00515B6F">
        <w:rPr>
          <w:rFonts w:asciiTheme="majorBidi" w:hAnsiTheme="majorBidi" w:cstheme="majorBidi" w:hint="cs"/>
          <w:sz w:val="32"/>
          <w:szCs w:val="32"/>
          <w:cs/>
        </w:rPr>
        <w:tab/>
      </w:r>
      <w:r w:rsidR="00515B6F">
        <w:rPr>
          <w:rFonts w:asciiTheme="majorBidi" w:hAnsiTheme="majorBidi" w:cstheme="majorBidi" w:hint="cs"/>
          <w:sz w:val="32"/>
          <w:szCs w:val="32"/>
          <w:cs/>
        </w:rPr>
        <w:tab/>
      </w:r>
    </w:p>
    <w:p w:rsidR="001C00FC" w:rsidRDefault="001C00FC" w:rsidP="001C00FC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D09BB" w:rsidRDefault="00DD09BB" w:rsidP="001C00FC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D09BB" w:rsidRDefault="00DD09BB" w:rsidP="001C00FC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D09BB" w:rsidRDefault="00DD09BB" w:rsidP="001C00FC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D09BB" w:rsidRDefault="00DD09BB" w:rsidP="001C00FC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D09BB" w:rsidRDefault="00DD09BB" w:rsidP="001C00FC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D09BB" w:rsidRDefault="00DD09BB" w:rsidP="001C00FC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D09BB" w:rsidRDefault="00DD09BB" w:rsidP="001C00FC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D09BB" w:rsidRDefault="00DD09BB" w:rsidP="001C00FC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D09BB" w:rsidRDefault="00DD09BB" w:rsidP="001C00FC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D09BB" w:rsidRDefault="00DD09BB" w:rsidP="001C00FC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515B6F" w:rsidRPr="00DD09BB" w:rsidRDefault="001C00FC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แกงบวน</w:t>
      </w:r>
    </w:p>
    <w:p w:rsidR="001C00FC" w:rsidRPr="00DD09BB" w:rsidRDefault="001C00FC" w:rsidP="00DD09BB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1C00FC" w:rsidRDefault="001C00FC" w:rsidP="00F54C6F">
      <w:pPr>
        <w:pStyle w:val="a3"/>
        <w:numPr>
          <w:ilvl w:val="0"/>
          <w:numId w:val="5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ในหมู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ิโลกรัม</w:t>
      </w:r>
    </w:p>
    <w:p w:rsidR="001C00FC" w:rsidRDefault="001C00FC" w:rsidP="00F54C6F">
      <w:pPr>
        <w:pStyle w:val="a3"/>
        <w:numPr>
          <w:ilvl w:val="0"/>
          <w:numId w:val="5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ย่านา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1C00FC" w:rsidRDefault="001C00FC" w:rsidP="00F54C6F">
      <w:pPr>
        <w:pStyle w:val="a3"/>
        <w:numPr>
          <w:ilvl w:val="0"/>
          <w:numId w:val="5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เม็ดใหญ่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6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1C00FC" w:rsidRDefault="001C00FC" w:rsidP="00F54C6F">
      <w:pPr>
        <w:pStyle w:val="a3"/>
        <w:numPr>
          <w:ilvl w:val="0"/>
          <w:numId w:val="5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4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1C00FC" w:rsidRDefault="001C00FC" w:rsidP="00F54C6F">
      <w:pPr>
        <w:pStyle w:val="a3"/>
        <w:numPr>
          <w:ilvl w:val="0"/>
          <w:numId w:val="5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มะกร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ใบ</w:t>
      </w:r>
    </w:p>
    <w:p w:rsidR="001C00FC" w:rsidRDefault="001C00FC" w:rsidP="00F54C6F">
      <w:pPr>
        <w:pStyle w:val="a3"/>
        <w:numPr>
          <w:ilvl w:val="0"/>
          <w:numId w:val="5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อ่อนหั่นแว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1C00FC" w:rsidRDefault="001C00FC" w:rsidP="00F54C6F">
      <w:pPr>
        <w:pStyle w:val="a3"/>
        <w:numPr>
          <w:ilvl w:val="0"/>
          <w:numId w:val="5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1C00FC" w:rsidRDefault="001C00FC" w:rsidP="00F54C6F">
      <w:pPr>
        <w:pStyle w:val="a3"/>
        <w:numPr>
          <w:ilvl w:val="0"/>
          <w:numId w:val="5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ปี๊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1C00FC" w:rsidRDefault="001C00FC" w:rsidP="00F54C6F">
      <w:pPr>
        <w:pStyle w:val="a3"/>
        <w:numPr>
          <w:ilvl w:val="0"/>
          <w:numId w:val="5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1C00FC" w:rsidRDefault="001C00FC" w:rsidP="00F54C6F">
      <w:pPr>
        <w:pStyle w:val="a3"/>
        <w:numPr>
          <w:ilvl w:val="0"/>
          <w:numId w:val="5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ลาอินทรีย์เค็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ิ้น</w:t>
      </w:r>
    </w:p>
    <w:p w:rsidR="001C00FC" w:rsidRDefault="001C00FC" w:rsidP="001C00FC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1C00FC" w:rsidRPr="00DD09BB" w:rsidRDefault="001C00FC" w:rsidP="00F54C6F">
      <w:pPr>
        <w:pStyle w:val="a3"/>
        <w:numPr>
          <w:ilvl w:val="0"/>
          <w:numId w:val="1"/>
        </w:numPr>
        <w:spacing w:after="0"/>
        <w:ind w:left="36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แกงเลียงบวบและน้ำเต้า</w:t>
      </w:r>
    </w:p>
    <w:p w:rsidR="001C00FC" w:rsidRPr="00DD09BB" w:rsidRDefault="001C00FC" w:rsidP="00DD09BB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1C00FC" w:rsidRDefault="001C00FC" w:rsidP="00F54C6F">
      <w:pPr>
        <w:pStyle w:val="a3"/>
        <w:numPr>
          <w:ilvl w:val="0"/>
          <w:numId w:val="5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บว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</w:t>
      </w:r>
    </w:p>
    <w:p w:rsidR="001C00FC" w:rsidRDefault="001C00FC" w:rsidP="00F54C6F">
      <w:pPr>
        <w:pStyle w:val="a3"/>
        <w:numPr>
          <w:ilvl w:val="0"/>
          <w:numId w:val="5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เต้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เล็ก</w:t>
      </w:r>
    </w:p>
    <w:p w:rsidR="001C00FC" w:rsidRDefault="001C00FC" w:rsidP="00F54C6F">
      <w:pPr>
        <w:pStyle w:val="a3"/>
        <w:numPr>
          <w:ilvl w:val="0"/>
          <w:numId w:val="5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แมงเล็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1C00FC" w:rsidRDefault="001C00FC" w:rsidP="00F54C6F">
      <w:pPr>
        <w:pStyle w:val="a3"/>
        <w:numPr>
          <w:ilvl w:val="0"/>
          <w:numId w:val="5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แห้งหรือปลากรอ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1C00FC" w:rsidRDefault="001C00FC" w:rsidP="00F54C6F">
      <w:pPr>
        <w:pStyle w:val="a3"/>
        <w:numPr>
          <w:ilvl w:val="0"/>
          <w:numId w:val="53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1C00FC" w:rsidRDefault="001C00FC" w:rsidP="00F54C6F">
      <w:pPr>
        <w:pStyle w:val="a3"/>
        <w:numPr>
          <w:ilvl w:val="0"/>
          <w:numId w:val="5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D09BB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1C00FC" w:rsidRDefault="001C00FC" w:rsidP="00F54C6F">
      <w:pPr>
        <w:pStyle w:val="a3"/>
        <w:numPr>
          <w:ilvl w:val="0"/>
          <w:numId w:val="5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1C00FC" w:rsidRDefault="001C00FC" w:rsidP="00F54C6F">
      <w:pPr>
        <w:pStyle w:val="a3"/>
        <w:numPr>
          <w:ilvl w:val="0"/>
          <w:numId w:val="5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ซุป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3913F4">
        <w:rPr>
          <w:rFonts w:asciiTheme="majorBidi" w:hAnsiTheme="majorBidi" w:cstheme="majorBidi" w:hint="cs"/>
          <w:sz w:val="32"/>
          <w:szCs w:val="32"/>
          <w:cs/>
        </w:rPr>
        <w:t>4</w:t>
      </w:r>
      <w:r w:rsidR="003913F4"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3913F4" w:rsidRDefault="003913F4" w:rsidP="00F54C6F">
      <w:pPr>
        <w:pStyle w:val="a3"/>
        <w:numPr>
          <w:ilvl w:val="0"/>
          <w:numId w:val="5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314A28" w:rsidRDefault="00314A28" w:rsidP="00314A28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314A28" w:rsidRDefault="00314A28" w:rsidP="00314A28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D09BB" w:rsidRDefault="00DD09BB" w:rsidP="00314A28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314A28" w:rsidRPr="00DD09BB" w:rsidRDefault="00314A28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แกงขี้เหล็ก</w:t>
      </w:r>
    </w:p>
    <w:p w:rsidR="00314A28" w:rsidRPr="00DD09BB" w:rsidRDefault="00314A28" w:rsidP="00DD09BB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DD09BB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314A28" w:rsidRDefault="00314A28" w:rsidP="00F54C6F">
      <w:pPr>
        <w:pStyle w:val="a3"/>
        <w:numPr>
          <w:ilvl w:val="0"/>
          <w:numId w:val="54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ยอดและใบอ่อนของขี้เหล็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3E0E02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7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314A28" w:rsidRDefault="00314A28" w:rsidP="00F54C6F">
      <w:pPr>
        <w:pStyle w:val="a3"/>
        <w:numPr>
          <w:ilvl w:val="0"/>
          <w:numId w:val="54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หมูหรือเนื้อวัวติดมั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314A28" w:rsidRDefault="00314A28" w:rsidP="00F54C6F">
      <w:pPr>
        <w:pStyle w:val="a3"/>
        <w:numPr>
          <w:ilvl w:val="0"/>
          <w:numId w:val="54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พร้าวข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3E0E02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ิโลกรัม</w:t>
      </w:r>
    </w:p>
    <w:p w:rsidR="00314A28" w:rsidRDefault="00314A28" w:rsidP="00F54C6F">
      <w:pPr>
        <w:pStyle w:val="a3"/>
        <w:numPr>
          <w:ilvl w:val="0"/>
          <w:numId w:val="54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ร้าสุ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3E0E02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¼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314A28" w:rsidRDefault="00314A28" w:rsidP="00F54C6F">
      <w:pPr>
        <w:pStyle w:val="a3"/>
        <w:numPr>
          <w:ilvl w:val="0"/>
          <w:numId w:val="54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ปี๊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3E0E02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314A28" w:rsidRDefault="00314A28" w:rsidP="00F54C6F">
      <w:pPr>
        <w:pStyle w:val="a3"/>
        <w:numPr>
          <w:ilvl w:val="0"/>
          <w:numId w:val="54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314A28" w:rsidRPr="003E0E02" w:rsidRDefault="00314A28" w:rsidP="003E0E02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พริกแกง</w:t>
      </w:r>
    </w:p>
    <w:p w:rsidR="00314A28" w:rsidRDefault="00314A28" w:rsidP="00F54C6F">
      <w:pPr>
        <w:pStyle w:val="a3"/>
        <w:numPr>
          <w:ilvl w:val="0"/>
          <w:numId w:val="55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เม็ดใหญ่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3E0E02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314A28" w:rsidRDefault="00314A28" w:rsidP="00F54C6F">
      <w:pPr>
        <w:pStyle w:val="a3"/>
        <w:numPr>
          <w:ilvl w:val="0"/>
          <w:numId w:val="55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ลา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3E0E02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314A28" w:rsidRDefault="00314A28" w:rsidP="00F54C6F">
      <w:pPr>
        <w:pStyle w:val="a3"/>
        <w:numPr>
          <w:ilvl w:val="0"/>
          <w:numId w:val="55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3E0E02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314A28" w:rsidRDefault="00314A28" w:rsidP="00F54C6F">
      <w:pPr>
        <w:pStyle w:val="a3"/>
        <w:numPr>
          <w:ilvl w:val="0"/>
          <w:numId w:val="55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3E0E02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7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314A28" w:rsidRDefault="00314A28" w:rsidP="00F54C6F">
      <w:pPr>
        <w:pStyle w:val="a3"/>
        <w:numPr>
          <w:ilvl w:val="0"/>
          <w:numId w:val="55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3E0E02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314A28" w:rsidRDefault="00314A28" w:rsidP="00F54C6F">
      <w:pPr>
        <w:pStyle w:val="a3"/>
        <w:numPr>
          <w:ilvl w:val="0"/>
          <w:numId w:val="55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314A28" w:rsidRDefault="00314A28" w:rsidP="00F54C6F">
      <w:pPr>
        <w:pStyle w:val="a3"/>
        <w:numPr>
          <w:ilvl w:val="0"/>
          <w:numId w:val="55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ไทยเม็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3E0E02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314A28" w:rsidRDefault="00314A28" w:rsidP="00F54C6F">
      <w:pPr>
        <w:pStyle w:val="a3"/>
        <w:numPr>
          <w:ilvl w:val="0"/>
          <w:numId w:val="55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ชา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314A28" w:rsidRDefault="00314A28" w:rsidP="00F54C6F">
      <w:pPr>
        <w:pStyle w:val="a3"/>
        <w:numPr>
          <w:ilvl w:val="0"/>
          <w:numId w:val="55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3E0E02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314A28" w:rsidRDefault="00314A28" w:rsidP="003E0E02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314A28" w:rsidRDefault="00314A28" w:rsidP="00314A28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314A28" w:rsidRDefault="00314A28" w:rsidP="00314A28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314A28" w:rsidRDefault="00314A28" w:rsidP="00314A28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314A28" w:rsidRDefault="00314A28" w:rsidP="00314A28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314A28" w:rsidRDefault="00314A28" w:rsidP="00314A28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314A28" w:rsidRDefault="00314A28" w:rsidP="00314A28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314A28" w:rsidRDefault="00314A28" w:rsidP="00314A28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314A28" w:rsidRDefault="00314A28" w:rsidP="00314A28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314A28" w:rsidRPr="003E0E02" w:rsidRDefault="00314A28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แกงไข่ขำ</w:t>
      </w:r>
    </w:p>
    <w:p w:rsidR="00314A28" w:rsidRPr="003E0E02" w:rsidRDefault="00314A28" w:rsidP="00314A28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314A28" w:rsidRDefault="00314A28" w:rsidP="00F54C6F">
      <w:pPr>
        <w:pStyle w:val="a3"/>
        <w:numPr>
          <w:ilvl w:val="0"/>
          <w:numId w:val="5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แมงลั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314A28" w:rsidRDefault="00314A28" w:rsidP="00F54C6F">
      <w:pPr>
        <w:pStyle w:val="a3"/>
        <w:numPr>
          <w:ilvl w:val="0"/>
          <w:numId w:val="5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ูสั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0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รัม</w:t>
      </w:r>
    </w:p>
    <w:p w:rsidR="00F9253E" w:rsidRDefault="00314A28" w:rsidP="00F54C6F">
      <w:pPr>
        <w:pStyle w:val="a3"/>
        <w:numPr>
          <w:ilvl w:val="0"/>
          <w:numId w:val="5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ลไข่ขำ</w:t>
      </w:r>
      <w:r w:rsidR="00F9253E">
        <w:rPr>
          <w:rFonts w:asciiTheme="majorBidi" w:hAnsiTheme="majorBidi" w:cstheme="majorBidi" w:hint="cs"/>
          <w:sz w:val="32"/>
          <w:szCs w:val="32"/>
          <w:cs/>
        </w:rPr>
        <w:t>หั่นเนื้อ</w:t>
      </w:r>
      <w:r w:rsidR="00F9253E">
        <w:rPr>
          <w:rFonts w:asciiTheme="majorBidi" w:hAnsiTheme="majorBidi" w:cstheme="majorBidi" w:hint="cs"/>
          <w:sz w:val="32"/>
          <w:szCs w:val="32"/>
          <w:cs/>
        </w:rPr>
        <w:tab/>
      </w:r>
      <w:r w:rsidR="00F9253E">
        <w:rPr>
          <w:rFonts w:asciiTheme="majorBidi" w:hAnsiTheme="majorBidi" w:cstheme="majorBidi" w:hint="cs"/>
          <w:sz w:val="32"/>
          <w:szCs w:val="32"/>
          <w:cs/>
        </w:rPr>
        <w:tab/>
      </w:r>
      <w:r w:rsidR="00F9253E"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 w:rsidR="00F9253E"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F9253E" w:rsidRDefault="00F9253E" w:rsidP="00F54C6F">
      <w:pPr>
        <w:pStyle w:val="a3"/>
        <w:numPr>
          <w:ilvl w:val="0"/>
          <w:numId w:val="5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F9253E" w:rsidRDefault="00F9253E" w:rsidP="00F54C6F">
      <w:pPr>
        <w:pStyle w:val="a3"/>
        <w:numPr>
          <w:ilvl w:val="0"/>
          <w:numId w:val="5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ทรา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F9253E" w:rsidRPr="003E0E02" w:rsidRDefault="00F9253E" w:rsidP="00F9253E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พริกแกง</w:t>
      </w:r>
    </w:p>
    <w:p w:rsidR="00314A28" w:rsidRDefault="00F9253E" w:rsidP="00F54C6F">
      <w:pPr>
        <w:pStyle w:val="a3"/>
        <w:numPr>
          <w:ilvl w:val="0"/>
          <w:numId w:val="5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F9253E" w:rsidRDefault="00F9253E" w:rsidP="00F54C6F">
      <w:pPr>
        <w:pStyle w:val="a3"/>
        <w:numPr>
          <w:ilvl w:val="0"/>
          <w:numId w:val="5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ิวมะกร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F9253E" w:rsidRDefault="00F9253E" w:rsidP="00F54C6F">
      <w:pPr>
        <w:pStyle w:val="a3"/>
        <w:numPr>
          <w:ilvl w:val="0"/>
          <w:numId w:val="5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F9253E" w:rsidRDefault="00F9253E" w:rsidP="00F54C6F">
      <w:pPr>
        <w:pStyle w:val="a3"/>
        <w:numPr>
          <w:ilvl w:val="0"/>
          <w:numId w:val="5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F9253E" w:rsidRDefault="00F9253E" w:rsidP="00F54C6F">
      <w:pPr>
        <w:pStyle w:val="a3"/>
        <w:numPr>
          <w:ilvl w:val="0"/>
          <w:numId w:val="5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ชา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F9253E" w:rsidRDefault="00F9253E" w:rsidP="00F54C6F">
      <w:pPr>
        <w:pStyle w:val="a3"/>
        <w:numPr>
          <w:ilvl w:val="0"/>
          <w:numId w:val="5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เม็ดใหญ่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F9253E" w:rsidRDefault="00F9253E" w:rsidP="00F54C6F">
      <w:pPr>
        <w:pStyle w:val="a3"/>
        <w:numPr>
          <w:ilvl w:val="0"/>
          <w:numId w:val="5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F9253E" w:rsidRDefault="00F9253E" w:rsidP="00F54C6F">
      <w:pPr>
        <w:pStyle w:val="a3"/>
        <w:numPr>
          <w:ilvl w:val="0"/>
          <w:numId w:val="5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6F48E3" w:rsidRDefault="006F48E3" w:rsidP="006F48E3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F48E3" w:rsidRDefault="006F48E3" w:rsidP="006F48E3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F48E3" w:rsidRDefault="006F48E3" w:rsidP="006F48E3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F48E3" w:rsidRDefault="006F48E3" w:rsidP="006F48E3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F48E3" w:rsidRDefault="006F48E3" w:rsidP="006F48E3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F48E3" w:rsidRDefault="006F48E3" w:rsidP="006F48E3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F48E3" w:rsidRDefault="006F48E3" w:rsidP="006F48E3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F48E3" w:rsidRDefault="006F48E3" w:rsidP="006F48E3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F48E3" w:rsidRDefault="006F48E3" w:rsidP="006F48E3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F48E3" w:rsidRDefault="006F48E3" w:rsidP="006F48E3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F48E3" w:rsidRDefault="006F48E3" w:rsidP="006F48E3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F48E3" w:rsidRPr="003E0E02" w:rsidRDefault="006F48E3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แกงคั่วมะระขี้นก</w:t>
      </w:r>
    </w:p>
    <w:p w:rsidR="006F48E3" w:rsidRPr="003E0E02" w:rsidRDefault="006F48E3" w:rsidP="00D91F25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6F48E3" w:rsidRDefault="006F48E3" w:rsidP="00F54C6F">
      <w:pPr>
        <w:pStyle w:val="a3"/>
        <w:numPr>
          <w:ilvl w:val="0"/>
          <w:numId w:val="58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ระขี้นกหั่นชิ้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91F25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6F48E3" w:rsidRDefault="006F48E3" w:rsidP="00F54C6F">
      <w:pPr>
        <w:pStyle w:val="a3"/>
        <w:numPr>
          <w:ilvl w:val="0"/>
          <w:numId w:val="58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ไก่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6F48E3" w:rsidRDefault="006F48E3" w:rsidP="00F54C6F">
      <w:pPr>
        <w:pStyle w:val="a3"/>
        <w:numPr>
          <w:ilvl w:val="0"/>
          <w:numId w:val="58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พร้าวข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91F25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4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6F48E3" w:rsidRDefault="006F48E3" w:rsidP="00F54C6F">
      <w:pPr>
        <w:pStyle w:val="a3"/>
        <w:numPr>
          <w:ilvl w:val="0"/>
          <w:numId w:val="58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6F48E3" w:rsidRDefault="006F48E3" w:rsidP="00F54C6F">
      <w:pPr>
        <w:pStyle w:val="a3"/>
        <w:numPr>
          <w:ilvl w:val="0"/>
          <w:numId w:val="58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ปี๊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91F25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6F48E3" w:rsidRDefault="006F48E3" w:rsidP="00F54C6F">
      <w:pPr>
        <w:pStyle w:val="a3"/>
        <w:numPr>
          <w:ilvl w:val="0"/>
          <w:numId w:val="58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ขามเปีย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6F48E3" w:rsidRPr="003E0E02" w:rsidRDefault="006F48E3" w:rsidP="00D91F25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พริกแกง</w:t>
      </w:r>
    </w:p>
    <w:p w:rsidR="006F48E3" w:rsidRDefault="006F48E3" w:rsidP="00F54C6F">
      <w:pPr>
        <w:pStyle w:val="a3"/>
        <w:numPr>
          <w:ilvl w:val="0"/>
          <w:numId w:val="59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91F25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6F48E3" w:rsidRDefault="006F48E3" w:rsidP="00F54C6F">
      <w:pPr>
        <w:pStyle w:val="a3"/>
        <w:numPr>
          <w:ilvl w:val="0"/>
          <w:numId w:val="59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91F25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6F48E3" w:rsidRDefault="006F48E3" w:rsidP="00F54C6F">
      <w:pPr>
        <w:pStyle w:val="a3"/>
        <w:numPr>
          <w:ilvl w:val="0"/>
          <w:numId w:val="59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หั่นแว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91F25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6F48E3" w:rsidRDefault="006F48E3" w:rsidP="00F54C6F">
      <w:pPr>
        <w:pStyle w:val="a3"/>
        <w:numPr>
          <w:ilvl w:val="0"/>
          <w:numId w:val="59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91F25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6F48E3" w:rsidRDefault="006F48E3" w:rsidP="00F54C6F">
      <w:pPr>
        <w:pStyle w:val="a3"/>
        <w:numPr>
          <w:ilvl w:val="0"/>
          <w:numId w:val="59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91F25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เล็ก</w:t>
      </w:r>
    </w:p>
    <w:p w:rsidR="006F48E3" w:rsidRDefault="006F48E3" w:rsidP="00F54C6F">
      <w:pPr>
        <w:pStyle w:val="a3"/>
        <w:numPr>
          <w:ilvl w:val="0"/>
          <w:numId w:val="59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6F48E3" w:rsidRDefault="006F48E3" w:rsidP="00F54C6F">
      <w:pPr>
        <w:pStyle w:val="a3"/>
        <w:numPr>
          <w:ilvl w:val="0"/>
          <w:numId w:val="59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91F25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6F48E3" w:rsidRDefault="006F48E3" w:rsidP="006F48E3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F48E3" w:rsidRDefault="006F48E3" w:rsidP="006F48E3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F48E3" w:rsidRDefault="006F48E3" w:rsidP="006F48E3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F48E3" w:rsidRDefault="006F48E3" w:rsidP="006F48E3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F48E3" w:rsidRDefault="006F48E3" w:rsidP="006F48E3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F48E3" w:rsidRDefault="006F48E3" w:rsidP="006F48E3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F48E3" w:rsidRDefault="006F48E3" w:rsidP="006F48E3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F48E3" w:rsidRDefault="006F48E3" w:rsidP="006F48E3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F48E3" w:rsidRDefault="006F48E3" w:rsidP="006F48E3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6F48E3" w:rsidRDefault="006F48E3" w:rsidP="006F48E3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CA5725" w:rsidRDefault="00CA5725" w:rsidP="006F48E3">
      <w:pPr>
        <w:pStyle w:val="a3"/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CA5725" w:rsidRPr="003E0E02" w:rsidRDefault="00CA5725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แกงมะรุมปลาช่อน</w:t>
      </w:r>
    </w:p>
    <w:p w:rsidR="00CA5725" w:rsidRPr="003E0E02" w:rsidRDefault="00CA5725" w:rsidP="00D91F25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CA5725" w:rsidRDefault="00CA5725" w:rsidP="00F54C6F">
      <w:pPr>
        <w:pStyle w:val="a3"/>
        <w:numPr>
          <w:ilvl w:val="0"/>
          <w:numId w:val="60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รุ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ิโลกรัม</w:t>
      </w:r>
    </w:p>
    <w:p w:rsidR="00CA5725" w:rsidRDefault="00CA5725" w:rsidP="00F54C6F">
      <w:pPr>
        <w:pStyle w:val="a3"/>
        <w:numPr>
          <w:ilvl w:val="0"/>
          <w:numId w:val="60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ลาช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91F25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ัว</w:t>
      </w:r>
    </w:p>
    <w:p w:rsidR="00CA5725" w:rsidRDefault="00CA5725" w:rsidP="00F54C6F">
      <w:pPr>
        <w:pStyle w:val="a3"/>
        <w:numPr>
          <w:ilvl w:val="0"/>
          <w:numId w:val="60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CA5725" w:rsidRDefault="00CA5725" w:rsidP="00F54C6F">
      <w:pPr>
        <w:pStyle w:val="a3"/>
        <w:numPr>
          <w:ilvl w:val="0"/>
          <w:numId w:val="60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ขามเปีย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CA5725" w:rsidRDefault="00CA5725" w:rsidP="00F54C6F">
      <w:pPr>
        <w:pStyle w:val="a3"/>
        <w:numPr>
          <w:ilvl w:val="0"/>
          <w:numId w:val="60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เปล่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CA5725" w:rsidRDefault="00CA5725" w:rsidP="00F54C6F">
      <w:pPr>
        <w:pStyle w:val="a3"/>
        <w:numPr>
          <w:ilvl w:val="0"/>
          <w:numId w:val="60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ทรา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91F25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CA5725" w:rsidRPr="003E0E02" w:rsidRDefault="00CA5725" w:rsidP="00D91F25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พริกแกง</w:t>
      </w:r>
    </w:p>
    <w:p w:rsidR="00CA5725" w:rsidRDefault="00CA5725" w:rsidP="00F54C6F">
      <w:pPr>
        <w:pStyle w:val="a3"/>
        <w:numPr>
          <w:ilvl w:val="0"/>
          <w:numId w:val="61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หรือพริกขี้หนูสด</w:t>
      </w:r>
      <w:r w:rsidR="00D91F25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CA5725" w:rsidRDefault="00CA5725" w:rsidP="00F54C6F">
      <w:pPr>
        <w:pStyle w:val="a3"/>
        <w:numPr>
          <w:ilvl w:val="0"/>
          <w:numId w:val="61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91F25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CA5725" w:rsidRDefault="00CA5725" w:rsidP="00F54C6F">
      <w:pPr>
        <w:pStyle w:val="a3"/>
        <w:numPr>
          <w:ilvl w:val="0"/>
          <w:numId w:val="61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CA5725" w:rsidRDefault="00CA5725" w:rsidP="00D91F25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D91F25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D91F25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D91F25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D91F25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D91F25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D91F25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D91F25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D91F25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D91F25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D91F25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D91F25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D91F25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D91F25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D91F25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CA5725" w:rsidRPr="003E0E02" w:rsidRDefault="00CA5725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หมูชะมวง</w:t>
      </w:r>
    </w:p>
    <w:p w:rsidR="00CA5725" w:rsidRPr="003E0E02" w:rsidRDefault="00CA5725" w:rsidP="00D91F25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CA5725" w:rsidRDefault="00CA5725" w:rsidP="00F54C6F">
      <w:pPr>
        <w:pStyle w:val="a3"/>
        <w:numPr>
          <w:ilvl w:val="0"/>
          <w:numId w:val="62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หมู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ิโลกรัม</w:t>
      </w:r>
    </w:p>
    <w:p w:rsidR="00CA5725" w:rsidRDefault="00CA5725" w:rsidP="00F54C6F">
      <w:pPr>
        <w:pStyle w:val="a3"/>
        <w:numPr>
          <w:ilvl w:val="0"/>
          <w:numId w:val="62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ชะมว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91F25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-4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CA5725" w:rsidRDefault="00CA5725" w:rsidP="00F54C6F">
      <w:pPr>
        <w:pStyle w:val="a3"/>
        <w:numPr>
          <w:ilvl w:val="0"/>
          <w:numId w:val="62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6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CA5725" w:rsidRDefault="00CA5725" w:rsidP="00F54C6F">
      <w:pPr>
        <w:pStyle w:val="a3"/>
        <w:numPr>
          <w:ilvl w:val="0"/>
          <w:numId w:val="62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91F25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5-6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CA5725" w:rsidRDefault="00CA5725" w:rsidP="00F54C6F">
      <w:pPr>
        <w:pStyle w:val="a3"/>
        <w:numPr>
          <w:ilvl w:val="0"/>
          <w:numId w:val="62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CA5725" w:rsidRDefault="00CA5725" w:rsidP="00F54C6F">
      <w:pPr>
        <w:pStyle w:val="a3"/>
        <w:numPr>
          <w:ilvl w:val="0"/>
          <w:numId w:val="62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91F25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-4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CA5725" w:rsidRDefault="00CA5725" w:rsidP="00F54C6F">
      <w:pPr>
        <w:pStyle w:val="a3"/>
        <w:numPr>
          <w:ilvl w:val="0"/>
          <w:numId w:val="62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ไทยเม็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91F25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CA5725" w:rsidRDefault="00CA5725" w:rsidP="00F54C6F">
      <w:pPr>
        <w:pStyle w:val="a3"/>
        <w:numPr>
          <w:ilvl w:val="0"/>
          <w:numId w:val="62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91F25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CA5725" w:rsidRDefault="00CA5725" w:rsidP="00F54C6F">
      <w:pPr>
        <w:pStyle w:val="a3"/>
        <w:numPr>
          <w:ilvl w:val="0"/>
          <w:numId w:val="62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ขามเปีย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-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CA5725" w:rsidRDefault="00CA5725" w:rsidP="00F54C6F">
      <w:pPr>
        <w:pStyle w:val="a3"/>
        <w:numPr>
          <w:ilvl w:val="0"/>
          <w:numId w:val="62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-น้ำตาลปี๊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D91F25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พอประมาณ</w:t>
      </w:r>
    </w:p>
    <w:p w:rsidR="00CA5725" w:rsidRDefault="00CA5725" w:rsidP="00CA5725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D91F25" w:rsidRDefault="00D91F25" w:rsidP="00CA5725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CA5725" w:rsidRPr="003E0E02" w:rsidRDefault="00D91F25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t>ส้มตำดอกคูน</w:t>
      </w:r>
    </w:p>
    <w:p w:rsidR="00D91F25" w:rsidRPr="003E0E02" w:rsidRDefault="00D91F25" w:rsidP="00D91F25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D91F25" w:rsidRDefault="00D91F25" w:rsidP="00F54C6F">
      <w:pPr>
        <w:pStyle w:val="a3"/>
        <w:numPr>
          <w:ilvl w:val="0"/>
          <w:numId w:val="63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ดอกคูน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-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D91F25" w:rsidRDefault="00D91F25" w:rsidP="00F54C6F">
      <w:pPr>
        <w:pStyle w:val="a3"/>
        <w:numPr>
          <w:ilvl w:val="0"/>
          <w:numId w:val="63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แค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รอต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>สั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D91F25" w:rsidRDefault="00D91F25" w:rsidP="00F54C6F">
      <w:pPr>
        <w:pStyle w:val="a3"/>
        <w:numPr>
          <w:ilvl w:val="0"/>
          <w:numId w:val="63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ลีบ</w:t>
      </w:r>
    </w:p>
    <w:p w:rsidR="00D91F25" w:rsidRDefault="00D91F25" w:rsidP="00F54C6F">
      <w:pPr>
        <w:pStyle w:val="a3"/>
        <w:numPr>
          <w:ilvl w:val="0"/>
          <w:numId w:val="63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ริกแห้งหรือพริกขี้หนู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-6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D91F25" w:rsidRDefault="00D91F25" w:rsidP="00F54C6F">
      <w:pPr>
        <w:pStyle w:val="a3"/>
        <w:numPr>
          <w:ilvl w:val="0"/>
          <w:numId w:val="63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ูเค็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ัว</w:t>
      </w:r>
    </w:p>
    <w:p w:rsidR="00D91F25" w:rsidRDefault="00D91F25" w:rsidP="00F54C6F">
      <w:pPr>
        <w:pStyle w:val="a3"/>
        <w:numPr>
          <w:ilvl w:val="0"/>
          <w:numId w:val="63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D91F25" w:rsidRDefault="00D91F25" w:rsidP="00F54C6F">
      <w:pPr>
        <w:pStyle w:val="a3"/>
        <w:numPr>
          <w:ilvl w:val="0"/>
          <w:numId w:val="63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ปี๊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D91F25" w:rsidRDefault="00D91F25" w:rsidP="00F54C6F">
      <w:pPr>
        <w:pStyle w:val="a3"/>
        <w:numPr>
          <w:ilvl w:val="0"/>
          <w:numId w:val="63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</w:t>
      </w:r>
    </w:p>
    <w:p w:rsidR="00D91F25" w:rsidRDefault="00D91F25" w:rsidP="00F54C6F">
      <w:pPr>
        <w:pStyle w:val="a3"/>
        <w:numPr>
          <w:ilvl w:val="0"/>
          <w:numId w:val="63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ขามเปีย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D91F25" w:rsidRDefault="00D91F25" w:rsidP="00F54C6F">
      <w:pPr>
        <w:pStyle w:val="a3"/>
        <w:numPr>
          <w:ilvl w:val="0"/>
          <w:numId w:val="63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ร้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D91F25" w:rsidRDefault="00D91F25" w:rsidP="00F54C6F">
      <w:pPr>
        <w:pStyle w:val="a3"/>
        <w:numPr>
          <w:ilvl w:val="0"/>
          <w:numId w:val="63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เขือเทศ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</w:t>
      </w:r>
    </w:p>
    <w:p w:rsidR="00D91F25" w:rsidRDefault="00D91F25" w:rsidP="00D91F25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91F25" w:rsidRPr="003E0E02" w:rsidRDefault="00D91F25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พริกตะไคร้</w:t>
      </w:r>
    </w:p>
    <w:p w:rsidR="00D91F25" w:rsidRPr="003E0E02" w:rsidRDefault="00D91F25" w:rsidP="00D91F25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D91F25" w:rsidRDefault="00D91F25" w:rsidP="00F54C6F">
      <w:pPr>
        <w:pStyle w:val="a3"/>
        <w:numPr>
          <w:ilvl w:val="0"/>
          <w:numId w:val="64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D91F25" w:rsidRDefault="00D91F25" w:rsidP="00F54C6F">
      <w:pPr>
        <w:pStyle w:val="a3"/>
        <w:numPr>
          <w:ilvl w:val="0"/>
          <w:numId w:val="64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D91F25" w:rsidRDefault="00D91F25" w:rsidP="00F54C6F">
      <w:pPr>
        <w:pStyle w:val="a3"/>
        <w:numPr>
          <w:ilvl w:val="0"/>
          <w:numId w:val="64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แห้ง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D91F25" w:rsidRDefault="00D91F25" w:rsidP="00F54C6F">
      <w:pPr>
        <w:pStyle w:val="a3"/>
        <w:numPr>
          <w:ilvl w:val="0"/>
          <w:numId w:val="64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เผ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D91F25" w:rsidRDefault="00D91F25" w:rsidP="00F54C6F">
      <w:pPr>
        <w:pStyle w:val="a3"/>
        <w:numPr>
          <w:ilvl w:val="0"/>
          <w:numId w:val="64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ทรา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D91F25" w:rsidRDefault="00D91F25" w:rsidP="00F54C6F">
      <w:pPr>
        <w:pStyle w:val="a3"/>
        <w:numPr>
          <w:ilvl w:val="0"/>
          <w:numId w:val="64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D91F25" w:rsidRPr="003E0E02" w:rsidRDefault="00D91F25" w:rsidP="00F54C6F">
      <w:pPr>
        <w:pStyle w:val="a3"/>
        <w:numPr>
          <w:ilvl w:val="0"/>
          <w:numId w:val="64"/>
        </w:numPr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เปล่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โต๊ธ</w:t>
      </w:r>
      <w:proofErr w:type="spellEnd"/>
    </w:p>
    <w:p w:rsidR="00D91F25" w:rsidRDefault="00D91F25" w:rsidP="00D91F25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91F25" w:rsidRPr="003E0E02" w:rsidRDefault="00D91F25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t>ผัดขี้เมามะเขือยาวกับถั่วเขียว</w:t>
      </w:r>
    </w:p>
    <w:p w:rsidR="00D91F25" w:rsidRPr="003E0E02" w:rsidRDefault="00D91F25" w:rsidP="00D91F25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D91F25" w:rsidRDefault="00D91F25" w:rsidP="00F54C6F">
      <w:pPr>
        <w:pStyle w:val="a3"/>
        <w:numPr>
          <w:ilvl w:val="0"/>
          <w:numId w:val="6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เขือย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-4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D91F25" w:rsidRDefault="00D91F25" w:rsidP="00F54C6F">
      <w:pPr>
        <w:pStyle w:val="a3"/>
        <w:numPr>
          <w:ilvl w:val="0"/>
          <w:numId w:val="6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ถั่วเขีย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D91F25" w:rsidRDefault="00D91F25" w:rsidP="00F54C6F">
      <w:pPr>
        <w:pStyle w:val="a3"/>
        <w:numPr>
          <w:ilvl w:val="0"/>
          <w:numId w:val="6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6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D91F25" w:rsidRDefault="00D91F25" w:rsidP="00F54C6F">
      <w:pPr>
        <w:pStyle w:val="a3"/>
        <w:numPr>
          <w:ilvl w:val="0"/>
          <w:numId w:val="6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กะเพร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D91F25" w:rsidRDefault="00D91F25" w:rsidP="00F54C6F">
      <w:pPr>
        <w:pStyle w:val="a3"/>
        <w:numPr>
          <w:ilvl w:val="0"/>
          <w:numId w:val="6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ลีบ</w:t>
      </w:r>
    </w:p>
    <w:p w:rsidR="005132BB" w:rsidRDefault="006D7E4B" w:rsidP="00F54C6F">
      <w:pPr>
        <w:pStyle w:val="a3"/>
        <w:numPr>
          <w:ilvl w:val="0"/>
          <w:numId w:val="65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ซีอิ้วข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3E0E02" w:rsidRDefault="003E0E02" w:rsidP="003E0E02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3E0E02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3E0E02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3E0E02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3E0E02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3E0E02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3E0E02">
      <w:pPr>
        <w:pStyle w:val="a3"/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3E0E02" w:rsidRPr="003E0E02" w:rsidRDefault="003E0E02" w:rsidP="003E0E02">
      <w:pPr>
        <w:pStyle w:val="a3"/>
        <w:spacing w:after="0"/>
        <w:ind w:left="360"/>
        <w:rPr>
          <w:rFonts w:asciiTheme="majorBidi" w:hAnsiTheme="majorBidi" w:cstheme="majorBidi" w:hint="cs"/>
          <w:sz w:val="32"/>
          <w:szCs w:val="32"/>
        </w:rPr>
      </w:pPr>
    </w:p>
    <w:p w:rsidR="005132BB" w:rsidRDefault="005132BB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lastRenderedPageBreak/>
        <w:t>น้ำพริกมะกอกใส่ปลาเค็ม</w:t>
      </w:r>
    </w:p>
    <w:p w:rsidR="005132BB" w:rsidRDefault="005132BB" w:rsidP="005132BB">
      <w:p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ปรุง</w:t>
      </w:r>
    </w:p>
    <w:p w:rsidR="005132BB" w:rsidRDefault="005132BB" w:rsidP="00F54C6F">
      <w:pPr>
        <w:pStyle w:val="a3"/>
        <w:numPr>
          <w:ilvl w:val="0"/>
          <w:numId w:val="6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ลากุเลาเค็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ิ้น</w:t>
      </w:r>
    </w:p>
    <w:p w:rsidR="005132BB" w:rsidRDefault="005132BB" w:rsidP="00F54C6F">
      <w:pPr>
        <w:pStyle w:val="a3"/>
        <w:numPr>
          <w:ilvl w:val="0"/>
          <w:numId w:val="6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กอกไทยสุ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-4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</w:t>
      </w:r>
    </w:p>
    <w:p w:rsidR="005132BB" w:rsidRDefault="005132BB" w:rsidP="00F54C6F">
      <w:pPr>
        <w:pStyle w:val="a3"/>
        <w:numPr>
          <w:ilvl w:val="0"/>
          <w:numId w:val="6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เผ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4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5132BB" w:rsidRDefault="005132BB" w:rsidP="00F54C6F">
      <w:pPr>
        <w:pStyle w:val="a3"/>
        <w:numPr>
          <w:ilvl w:val="0"/>
          <w:numId w:val="6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เผ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7-8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ลีบ</w:t>
      </w:r>
    </w:p>
    <w:p w:rsidR="005132BB" w:rsidRDefault="005132BB" w:rsidP="00F54C6F">
      <w:pPr>
        <w:pStyle w:val="a3"/>
        <w:numPr>
          <w:ilvl w:val="0"/>
          <w:numId w:val="6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เผ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4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5132BB" w:rsidRDefault="005132BB" w:rsidP="00F54C6F">
      <w:pPr>
        <w:pStyle w:val="a3"/>
        <w:numPr>
          <w:ilvl w:val="0"/>
          <w:numId w:val="6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้นหอมและผักชี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้น</w:t>
      </w:r>
    </w:p>
    <w:p w:rsidR="005132BB" w:rsidRDefault="005132BB" w:rsidP="00F54C6F">
      <w:pPr>
        <w:pStyle w:val="a3"/>
        <w:numPr>
          <w:ilvl w:val="0"/>
          <w:numId w:val="6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5132BB" w:rsidRDefault="005132BB" w:rsidP="00F54C6F">
      <w:pPr>
        <w:pStyle w:val="a3"/>
        <w:numPr>
          <w:ilvl w:val="0"/>
          <w:numId w:val="6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5132BB" w:rsidRDefault="005132BB" w:rsidP="005132BB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5132BB" w:rsidRPr="003E0E02" w:rsidRDefault="005132BB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t>แกงลูกเหลียงใส่หมู</w:t>
      </w:r>
    </w:p>
    <w:p w:rsidR="005132BB" w:rsidRPr="003E0E02" w:rsidRDefault="005132BB" w:rsidP="005132BB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5132BB" w:rsidRDefault="005132BB" w:rsidP="00F54C6F">
      <w:pPr>
        <w:pStyle w:val="a3"/>
        <w:numPr>
          <w:ilvl w:val="0"/>
          <w:numId w:val="6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ลูกเหลีย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5132BB" w:rsidRDefault="005132BB" w:rsidP="00F54C6F">
      <w:pPr>
        <w:pStyle w:val="a3"/>
        <w:numPr>
          <w:ilvl w:val="0"/>
          <w:numId w:val="6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หมู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5132BB" w:rsidRDefault="005132BB" w:rsidP="00F54C6F">
      <w:pPr>
        <w:pStyle w:val="a3"/>
        <w:numPr>
          <w:ilvl w:val="0"/>
          <w:numId w:val="6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ท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-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5132BB" w:rsidRDefault="005132BB" w:rsidP="00F54C6F">
      <w:pPr>
        <w:pStyle w:val="a3"/>
        <w:numPr>
          <w:ilvl w:val="0"/>
          <w:numId w:val="6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หั่นเฉีย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5132BB" w:rsidRDefault="005132BB" w:rsidP="00F54C6F">
      <w:pPr>
        <w:pStyle w:val="a3"/>
        <w:numPr>
          <w:ilvl w:val="0"/>
          <w:numId w:val="6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มะกร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-4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ใบ</w:t>
      </w:r>
    </w:p>
    <w:p w:rsidR="005132BB" w:rsidRDefault="005132BB" w:rsidP="00F54C6F">
      <w:pPr>
        <w:pStyle w:val="a3"/>
        <w:numPr>
          <w:ilvl w:val="0"/>
          <w:numId w:val="6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ปี๊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5132BB" w:rsidRDefault="005132BB" w:rsidP="00F54C6F">
      <w:pPr>
        <w:pStyle w:val="a3"/>
        <w:numPr>
          <w:ilvl w:val="0"/>
          <w:numId w:val="6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5132BB" w:rsidRDefault="005132BB" w:rsidP="00F54C6F">
      <w:pPr>
        <w:pStyle w:val="a3"/>
        <w:numPr>
          <w:ilvl w:val="0"/>
          <w:numId w:val="6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กงเผ็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5132BB" w:rsidRDefault="005132BB" w:rsidP="005132BB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5132BB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5132BB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5132BB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5132BB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5132BB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5132BB" w:rsidRPr="003E0E02" w:rsidRDefault="005132BB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เมี่ยงปลาเผากับใบชะพลู</w:t>
      </w:r>
    </w:p>
    <w:p w:rsidR="005132BB" w:rsidRPr="003E0E02" w:rsidRDefault="005132BB" w:rsidP="005132BB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5132BB" w:rsidRDefault="005132BB" w:rsidP="00F54C6F">
      <w:pPr>
        <w:pStyle w:val="a3"/>
        <w:numPr>
          <w:ilvl w:val="0"/>
          <w:numId w:val="6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ลาทับทิมหรือปลากะพ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ัว</w:t>
      </w:r>
    </w:p>
    <w:p w:rsidR="005132BB" w:rsidRDefault="005132BB" w:rsidP="00F54C6F">
      <w:pPr>
        <w:pStyle w:val="a3"/>
        <w:numPr>
          <w:ilvl w:val="0"/>
          <w:numId w:val="6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ช้าพลู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-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5132BB" w:rsidRDefault="005132BB" w:rsidP="00F54C6F">
      <w:pPr>
        <w:pStyle w:val="a3"/>
        <w:numPr>
          <w:ilvl w:val="0"/>
          <w:numId w:val="6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กาดหอ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5132BB" w:rsidRDefault="005132BB" w:rsidP="00F54C6F">
      <w:pPr>
        <w:pStyle w:val="a3"/>
        <w:numPr>
          <w:ilvl w:val="0"/>
          <w:numId w:val="6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พร้าวขูดคั่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5132BB" w:rsidRDefault="005132BB" w:rsidP="00F54C6F">
      <w:pPr>
        <w:pStyle w:val="a3"/>
        <w:numPr>
          <w:ilvl w:val="0"/>
          <w:numId w:val="6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ปี๊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-6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5132BB" w:rsidRDefault="005132BB" w:rsidP="00F54C6F">
      <w:pPr>
        <w:pStyle w:val="a3"/>
        <w:numPr>
          <w:ilvl w:val="0"/>
          <w:numId w:val="6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ขามเปีย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-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5132BB" w:rsidRDefault="005132BB" w:rsidP="00F54C6F">
      <w:pPr>
        <w:pStyle w:val="a3"/>
        <w:numPr>
          <w:ilvl w:val="0"/>
          <w:numId w:val="6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5132BB" w:rsidRDefault="005132BB" w:rsidP="00F54C6F">
      <w:pPr>
        <w:pStyle w:val="a3"/>
        <w:numPr>
          <w:ilvl w:val="0"/>
          <w:numId w:val="6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รากผักชีและพริกไทยเม็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5132BB" w:rsidRDefault="005132BB" w:rsidP="00F54C6F">
      <w:pPr>
        <w:pStyle w:val="a3"/>
        <w:numPr>
          <w:ilvl w:val="0"/>
          <w:numId w:val="6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6-7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ลีบ</w:t>
      </w:r>
    </w:p>
    <w:p w:rsidR="005132BB" w:rsidRDefault="005132BB" w:rsidP="005132BB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5132BB" w:rsidRPr="003E0E02" w:rsidRDefault="00DC09AD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t>ต้มยำปลากับดอกข้าวสาร</w:t>
      </w:r>
    </w:p>
    <w:p w:rsidR="00DC09AD" w:rsidRPr="003E0E02" w:rsidRDefault="00DC09AD" w:rsidP="00DC09AD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DC09AD" w:rsidRDefault="00DC09AD" w:rsidP="00F54C6F">
      <w:pPr>
        <w:pStyle w:val="a3"/>
        <w:numPr>
          <w:ilvl w:val="0"/>
          <w:numId w:val="6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ดอกข้าวสาร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DC09AD" w:rsidRDefault="00DC09AD" w:rsidP="00F54C6F">
      <w:pPr>
        <w:pStyle w:val="a3"/>
        <w:numPr>
          <w:ilvl w:val="0"/>
          <w:numId w:val="6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ลาช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ัว</w:t>
      </w:r>
    </w:p>
    <w:p w:rsidR="00DC09AD" w:rsidRDefault="00DC09AD" w:rsidP="00F54C6F">
      <w:pPr>
        <w:pStyle w:val="a3"/>
        <w:numPr>
          <w:ilvl w:val="0"/>
          <w:numId w:val="6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</w:t>
      </w:r>
    </w:p>
    <w:p w:rsidR="00DC09AD" w:rsidRDefault="00DC09AD" w:rsidP="00F54C6F">
      <w:pPr>
        <w:pStyle w:val="a3"/>
        <w:numPr>
          <w:ilvl w:val="0"/>
          <w:numId w:val="6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</w:p>
    <w:p w:rsidR="00DC09AD" w:rsidRPr="003E0E02" w:rsidRDefault="00DC09AD" w:rsidP="00DC09AD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แกง</w:t>
      </w:r>
    </w:p>
    <w:p w:rsidR="00DC09AD" w:rsidRDefault="00DC09AD" w:rsidP="00F54C6F">
      <w:pPr>
        <w:pStyle w:val="a3"/>
        <w:numPr>
          <w:ilvl w:val="0"/>
          <w:numId w:val="7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 (แกะเม็ดแล้วแช่น้ำ)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-6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DC09AD" w:rsidRDefault="00DC09AD" w:rsidP="00F54C6F">
      <w:pPr>
        <w:pStyle w:val="a3"/>
        <w:numPr>
          <w:ilvl w:val="0"/>
          <w:numId w:val="7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 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-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DC09AD" w:rsidRDefault="00DC09AD" w:rsidP="00F54C6F">
      <w:pPr>
        <w:pStyle w:val="a3"/>
        <w:numPr>
          <w:ilvl w:val="0"/>
          <w:numId w:val="7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้น</w:t>
      </w:r>
    </w:p>
    <w:p w:rsidR="00DC09AD" w:rsidRDefault="00DC09AD" w:rsidP="00F54C6F">
      <w:pPr>
        <w:pStyle w:val="a3"/>
        <w:numPr>
          <w:ilvl w:val="0"/>
          <w:numId w:val="7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DC09AD" w:rsidRDefault="00DC09AD" w:rsidP="00F54C6F">
      <w:pPr>
        <w:pStyle w:val="a3"/>
        <w:numPr>
          <w:ilvl w:val="0"/>
          <w:numId w:val="70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DC09AD" w:rsidRDefault="00DC09AD" w:rsidP="00DC09AD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DC09AD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E0E02" w:rsidRDefault="003E0E02" w:rsidP="00DC09AD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DC09AD" w:rsidRPr="003E0E02" w:rsidRDefault="009E35AF" w:rsidP="00F54C6F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ยำพริกหยวก</w:t>
      </w:r>
    </w:p>
    <w:p w:rsidR="009E35AF" w:rsidRPr="003E0E02" w:rsidRDefault="009E35AF" w:rsidP="009E35AF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3E0E02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9E35AF" w:rsidRDefault="009E35AF" w:rsidP="00F54C6F">
      <w:pPr>
        <w:pStyle w:val="a3"/>
        <w:numPr>
          <w:ilvl w:val="0"/>
          <w:numId w:val="7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หยว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9E35AF" w:rsidRDefault="009E35AF" w:rsidP="00F54C6F">
      <w:pPr>
        <w:pStyle w:val="a3"/>
        <w:numPr>
          <w:ilvl w:val="0"/>
          <w:numId w:val="7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ัวกะท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9E35AF" w:rsidRDefault="009E35AF" w:rsidP="00F54C6F">
      <w:pPr>
        <w:pStyle w:val="a3"/>
        <w:numPr>
          <w:ilvl w:val="0"/>
          <w:numId w:val="7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-4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9E35AF" w:rsidRDefault="009E35AF" w:rsidP="00F54C6F">
      <w:pPr>
        <w:pStyle w:val="a3"/>
        <w:numPr>
          <w:ilvl w:val="0"/>
          <w:numId w:val="7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ถั่วลิสงคั่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9E35AF" w:rsidRDefault="009E35AF" w:rsidP="00F54C6F">
      <w:pPr>
        <w:pStyle w:val="a3"/>
        <w:numPr>
          <w:ilvl w:val="0"/>
          <w:numId w:val="7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ปี๊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9E35AF" w:rsidRDefault="009E35AF" w:rsidP="00F54C6F">
      <w:pPr>
        <w:pStyle w:val="a3"/>
        <w:numPr>
          <w:ilvl w:val="0"/>
          <w:numId w:val="71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ผล</w:t>
      </w:r>
    </w:p>
    <w:p w:rsidR="009E35AF" w:rsidRPr="009E35AF" w:rsidRDefault="009E35AF" w:rsidP="00F54C6F">
      <w:pPr>
        <w:pStyle w:val="a3"/>
        <w:numPr>
          <w:ilvl w:val="0"/>
          <w:numId w:val="71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ซีอิ้วข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-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AC6FFE" w:rsidRDefault="00AC6FFE" w:rsidP="00AC6FFE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AC6FFE" w:rsidRDefault="00AC6FFE" w:rsidP="00AC6FFE">
      <w:pPr>
        <w:spacing w:after="0"/>
        <w:rPr>
          <w:rFonts w:asciiTheme="majorBidi" w:hAnsiTheme="majorBidi" w:cstheme="majorBidi" w:hint="cs"/>
          <w:sz w:val="32"/>
          <w:szCs w:val="32"/>
        </w:rPr>
      </w:pPr>
      <w:bookmarkStart w:id="0" w:name="_GoBack"/>
      <w:bookmarkEnd w:id="0"/>
    </w:p>
    <w:p w:rsidR="00AC6FFE" w:rsidRPr="00AC6FFE" w:rsidRDefault="00AC6FFE" w:rsidP="00AC6FFE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F54C6F" w:rsidRPr="00F54C6F" w:rsidRDefault="00F54C6F" w:rsidP="00F54C6F">
      <w:pPr>
        <w:spacing w:after="0"/>
        <w:rPr>
          <w:rFonts w:asciiTheme="majorBidi" w:hAnsiTheme="majorBidi" w:cstheme="majorBidi" w:hint="cs"/>
          <w:sz w:val="32"/>
          <w:szCs w:val="32"/>
          <w:cs/>
        </w:rPr>
      </w:pPr>
      <w:r w:rsidRPr="00F54C6F">
        <w:rPr>
          <w:rFonts w:asciiTheme="majorBidi" w:hAnsiTheme="majorBidi" w:cstheme="majorBidi"/>
          <w:sz w:val="32"/>
          <w:szCs w:val="32"/>
        </w:rPr>
        <w:fldChar w:fldCharType="begin"/>
      </w:r>
      <w:r w:rsidRPr="00F54C6F">
        <w:rPr>
          <w:rFonts w:asciiTheme="majorBidi" w:hAnsiTheme="majorBidi" w:cstheme="majorBidi"/>
          <w:sz w:val="32"/>
          <w:szCs w:val="32"/>
        </w:rPr>
        <w:instrText xml:space="preserve"> ADDIN EN.CITE &lt;EndNote&gt;&lt;Cite&gt;&lt;Author&gt;</w:instrText>
      </w:r>
      <w:r w:rsidRPr="00F54C6F">
        <w:rPr>
          <w:rFonts w:asciiTheme="majorBidi" w:hAnsiTheme="majorBidi" w:cstheme="majorBidi"/>
          <w:sz w:val="32"/>
          <w:szCs w:val="32"/>
          <w:cs/>
        </w:rPr>
        <w:instrText>เปรม แสงแก้ว</w:instrText>
      </w:r>
      <w:r w:rsidRPr="00F54C6F">
        <w:rPr>
          <w:rFonts w:asciiTheme="majorBidi" w:hAnsiTheme="majorBidi" w:cstheme="majorBidi"/>
          <w:sz w:val="32"/>
          <w:szCs w:val="32"/>
        </w:rPr>
        <w:instrText>&lt;/Author&gt;&lt;Year&gt;2547&lt;/Year&gt;&lt;RecNum&gt;1&lt;/RecNum&gt;&lt;record&gt;&lt;rec-number&gt;1&lt;/rec-number&gt;&lt;foreign-keys&gt;&lt;key app="EN" db-id="aespp99rux9w5vesdfp50xfp0a20za5fwerd"&gt;1&lt;/key&gt;&lt;/foreign-keys&gt;&lt;ref-type name="Book"&gt;6&lt;/ref-type&gt;&lt;contributors&gt;&lt;authors&gt;&lt;author&gt;&lt;style face="normal" font="default" charset="222" size="100%"&gt;</w:instrText>
      </w:r>
      <w:r w:rsidRPr="00F54C6F">
        <w:rPr>
          <w:rFonts w:asciiTheme="majorBidi" w:hAnsiTheme="majorBidi" w:cstheme="majorBidi"/>
          <w:sz w:val="32"/>
          <w:szCs w:val="32"/>
          <w:cs/>
        </w:rPr>
        <w:instrText>เปรม แสงแก้ว</w:instrText>
      </w:r>
      <w:r w:rsidRPr="00F54C6F">
        <w:rPr>
          <w:rFonts w:asciiTheme="majorBidi" w:hAnsiTheme="majorBidi" w:cstheme="majorBidi"/>
          <w:sz w:val="32"/>
          <w:szCs w:val="32"/>
        </w:rPr>
        <w:instrText>,&lt;/style&gt;&lt;/author&gt;&lt;/authors&gt;&lt;/contributors&gt;&lt;titles&gt;&lt;title&gt;&lt;style face="normal" font="default" charset="222" size="100%"&gt;</w:instrText>
      </w:r>
      <w:r w:rsidRPr="00F54C6F">
        <w:rPr>
          <w:rFonts w:asciiTheme="majorBidi" w:hAnsiTheme="majorBidi" w:cstheme="majorBidi"/>
          <w:sz w:val="32"/>
          <w:szCs w:val="32"/>
          <w:cs/>
        </w:rPr>
        <w:instrText>เมนูอาหารสมุนไพร เพื่อความงามและยาอายุวัฒนะ</w:instrText>
      </w:r>
      <w:r w:rsidRPr="00F54C6F">
        <w:rPr>
          <w:rFonts w:asciiTheme="majorBidi" w:hAnsiTheme="majorBidi" w:cstheme="majorBidi"/>
          <w:sz w:val="32"/>
          <w:szCs w:val="32"/>
        </w:rPr>
        <w:instrText>&lt;/style&gt;&lt;/title&gt;&lt;/titles&gt;&lt;dates&gt;&lt;year&gt;&lt;style face="normal" font="default" charset="222" size="100%"&gt;2547&lt;/style&gt;&lt;/year&gt;&lt;/dates&gt;&lt;pub-location&gt;&lt;style face="normal" font="default" charset="222" size="100%"&gt;</w:instrText>
      </w:r>
      <w:r w:rsidRPr="00F54C6F">
        <w:rPr>
          <w:rFonts w:asciiTheme="majorBidi" w:hAnsiTheme="majorBidi" w:cstheme="majorBidi"/>
          <w:sz w:val="32"/>
          <w:szCs w:val="32"/>
          <w:cs/>
        </w:rPr>
        <w:instrText>กรุงเทพฯ</w:instrText>
      </w:r>
      <w:r w:rsidRPr="00F54C6F">
        <w:rPr>
          <w:rFonts w:asciiTheme="majorBidi" w:hAnsiTheme="majorBidi" w:cstheme="majorBidi"/>
          <w:sz w:val="32"/>
          <w:szCs w:val="32"/>
        </w:rPr>
        <w:instrText>&lt;/style&gt;&lt;/pub-location&gt;&lt;publisher&gt;&lt;style face="normal" font="default" charset="222" size="100%"&gt;</w:instrText>
      </w:r>
      <w:r w:rsidRPr="00F54C6F">
        <w:rPr>
          <w:rFonts w:asciiTheme="majorBidi" w:hAnsiTheme="majorBidi" w:cstheme="majorBidi"/>
          <w:sz w:val="32"/>
          <w:szCs w:val="32"/>
          <w:cs/>
        </w:rPr>
        <w:instrText>ไพลิน</w:instrText>
      </w:r>
      <w:r w:rsidRPr="00F54C6F">
        <w:rPr>
          <w:rFonts w:asciiTheme="majorBidi" w:hAnsiTheme="majorBidi" w:cstheme="majorBidi"/>
          <w:sz w:val="32"/>
          <w:szCs w:val="32"/>
        </w:rPr>
        <w:instrText>&lt;/style&gt;&lt;/publisher&gt;&lt;urls&gt;&lt;/urls&gt;&lt;/record&gt;&lt;/Cite&gt;&lt;/EndNote&gt;</w:instrText>
      </w:r>
      <w:r w:rsidRPr="00F54C6F">
        <w:rPr>
          <w:rFonts w:asciiTheme="majorBidi" w:hAnsiTheme="majorBidi" w:cstheme="majorBidi"/>
          <w:sz w:val="32"/>
          <w:szCs w:val="32"/>
        </w:rPr>
        <w:fldChar w:fldCharType="separate"/>
      </w:r>
      <w:r w:rsidRPr="00F54C6F">
        <w:rPr>
          <w:rFonts w:asciiTheme="majorBidi" w:hAnsiTheme="majorBidi" w:cstheme="majorBidi"/>
          <w:sz w:val="32"/>
          <w:szCs w:val="32"/>
        </w:rPr>
        <w:t>(</w:t>
      </w:r>
      <w:r w:rsidRPr="00F54C6F">
        <w:rPr>
          <w:rFonts w:asciiTheme="majorBidi" w:hAnsiTheme="majorBidi" w:cstheme="majorBidi"/>
          <w:sz w:val="32"/>
          <w:szCs w:val="32"/>
          <w:cs/>
        </w:rPr>
        <w:t xml:space="preserve">เปรม แสงแก้ว </w:t>
      </w:r>
      <w:r w:rsidRPr="00F54C6F">
        <w:rPr>
          <w:rFonts w:asciiTheme="majorBidi" w:hAnsiTheme="majorBidi" w:cstheme="majorBidi"/>
          <w:sz w:val="32"/>
          <w:szCs w:val="32"/>
        </w:rPr>
        <w:t>2547)</w:t>
      </w:r>
      <w:r w:rsidRPr="00F54C6F">
        <w:rPr>
          <w:rFonts w:asciiTheme="majorBidi" w:hAnsiTheme="majorBidi" w:cstheme="majorBidi"/>
          <w:sz w:val="32"/>
          <w:szCs w:val="32"/>
        </w:rPr>
        <w:fldChar w:fldCharType="end"/>
      </w:r>
    </w:p>
    <w:p w:rsidR="00F54C6F" w:rsidRPr="00F54C6F" w:rsidRDefault="00F54C6F" w:rsidP="00F54C6F">
      <w:pPr>
        <w:pStyle w:val="a3"/>
        <w:spacing w:after="0" w:line="240" w:lineRule="auto"/>
        <w:ind w:hanging="720"/>
        <w:rPr>
          <w:rFonts w:ascii="Calibri" w:hAnsi="Calibri" w:cs="Calibri"/>
          <w:szCs w:val="32"/>
        </w:rPr>
      </w:pPr>
      <w:r>
        <w:rPr>
          <w:rFonts w:asciiTheme="majorBidi" w:hAnsiTheme="majorBidi" w:cstheme="majorBidi"/>
          <w:sz w:val="32"/>
          <w:szCs w:val="32"/>
        </w:rPr>
        <w:fldChar w:fldCharType="begin"/>
      </w:r>
      <w:r>
        <w:rPr>
          <w:rFonts w:asciiTheme="majorBidi" w:hAnsiTheme="majorBidi" w:cstheme="majorBidi"/>
          <w:sz w:val="32"/>
          <w:szCs w:val="32"/>
        </w:rPr>
        <w:instrText xml:space="preserve"> ADDIN EN.REFLIST </w:instrText>
      </w:r>
      <w:r>
        <w:rPr>
          <w:rFonts w:asciiTheme="majorBidi" w:hAnsiTheme="majorBidi" w:cstheme="majorBidi"/>
          <w:sz w:val="32"/>
          <w:szCs w:val="32"/>
        </w:rPr>
        <w:fldChar w:fldCharType="separate"/>
      </w:r>
      <w:r w:rsidRPr="00F54C6F">
        <w:rPr>
          <w:rFonts w:ascii="Calibri" w:hAnsi="Calibri" w:cs="Calibri"/>
          <w:szCs w:val="32"/>
          <w:cs/>
        </w:rPr>
        <w:t xml:space="preserve">เปรม แสงแก้ว. </w:t>
      </w:r>
      <w:r w:rsidRPr="00F54C6F">
        <w:rPr>
          <w:rFonts w:ascii="Calibri" w:hAnsi="Calibri" w:cs="Calibri"/>
          <w:szCs w:val="32"/>
        </w:rPr>
        <w:t xml:space="preserve">2547. </w:t>
      </w:r>
      <w:r w:rsidRPr="00F54C6F">
        <w:rPr>
          <w:rFonts w:ascii="Calibri" w:hAnsi="Calibri" w:cs="Calibri" w:hint="cs"/>
          <w:i/>
          <w:szCs w:val="32"/>
          <w:cs/>
        </w:rPr>
        <w:t>เมนูอาหารสมุนไพร</w:t>
      </w:r>
      <w:r w:rsidRPr="00F54C6F">
        <w:rPr>
          <w:rFonts w:ascii="Calibri" w:hAnsi="Calibri" w:cs="Calibri"/>
          <w:i/>
          <w:szCs w:val="32"/>
          <w:cs/>
        </w:rPr>
        <w:t xml:space="preserve"> </w:t>
      </w:r>
      <w:r w:rsidRPr="00F54C6F">
        <w:rPr>
          <w:rFonts w:ascii="Calibri" w:hAnsi="Calibri" w:cs="Calibri" w:hint="cs"/>
          <w:i/>
          <w:szCs w:val="32"/>
          <w:cs/>
        </w:rPr>
        <w:t>เพื่อความงามและยาอายุวัฒนะ</w:t>
      </w:r>
      <w:r w:rsidRPr="00F54C6F">
        <w:rPr>
          <w:rFonts w:ascii="Calibri" w:hAnsi="Calibri" w:cs="Calibri"/>
          <w:szCs w:val="32"/>
          <w:cs/>
        </w:rPr>
        <w:t xml:space="preserve">. </w:t>
      </w:r>
      <w:r w:rsidRPr="00F54C6F">
        <w:rPr>
          <w:rFonts w:ascii="Cordia New" w:hAnsi="Cordia New" w:cs="Cordia New" w:hint="cs"/>
          <w:szCs w:val="32"/>
          <w:cs/>
        </w:rPr>
        <w:t>กรุงเทพฯ</w:t>
      </w:r>
      <w:r w:rsidRPr="00F54C6F">
        <w:rPr>
          <w:rFonts w:ascii="Calibri" w:hAnsi="Calibri" w:cs="Calibri"/>
          <w:szCs w:val="32"/>
          <w:cs/>
        </w:rPr>
        <w:t xml:space="preserve">: </w:t>
      </w:r>
      <w:r w:rsidRPr="00F54C6F">
        <w:rPr>
          <w:rFonts w:ascii="Cordia New" w:hAnsi="Cordia New" w:cs="Cordia New" w:hint="cs"/>
          <w:szCs w:val="32"/>
          <w:cs/>
        </w:rPr>
        <w:t>ไพลิน</w:t>
      </w:r>
      <w:r w:rsidRPr="00F54C6F">
        <w:rPr>
          <w:rFonts w:ascii="Calibri" w:hAnsi="Calibri" w:cs="Calibri"/>
          <w:szCs w:val="32"/>
          <w:cs/>
        </w:rPr>
        <w:t>.</w:t>
      </w:r>
    </w:p>
    <w:p w:rsidR="00F54C6F" w:rsidRDefault="00F54C6F" w:rsidP="00F54C6F">
      <w:pPr>
        <w:pStyle w:val="a3"/>
        <w:spacing w:after="0" w:line="240" w:lineRule="auto"/>
        <w:ind w:hanging="720"/>
        <w:rPr>
          <w:rFonts w:asciiTheme="majorBidi" w:hAnsiTheme="majorBidi" w:cstheme="majorBidi"/>
          <w:sz w:val="32"/>
          <w:szCs w:val="32"/>
        </w:rPr>
      </w:pPr>
    </w:p>
    <w:p w:rsidR="00310494" w:rsidRPr="00310494" w:rsidRDefault="00F54C6F" w:rsidP="00310494">
      <w:pPr>
        <w:pStyle w:val="a3"/>
        <w:spacing w:after="0"/>
        <w:ind w:left="1080"/>
        <w:rPr>
          <w:rFonts w:asciiTheme="majorBidi" w:hAnsiTheme="majorBidi" w:cstheme="majorBidi"/>
          <w:sz w:val="32"/>
          <w:szCs w:val="32"/>
          <w:cs/>
        </w:rPr>
      </w:pPr>
      <w:r>
        <w:rPr>
          <w:rFonts w:asciiTheme="majorBidi" w:hAnsiTheme="majorBidi" w:cstheme="majorBidi"/>
          <w:sz w:val="32"/>
          <w:szCs w:val="32"/>
        </w:rPr>
        <w:fldChar w:fldCharType="end"/>
      </w:r>
    </w:p>
    <w:sectPr w:rsidR="00310494" w:rsidRPr="0031049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rdia New">
    <w:panose1 w:val="020B0304020202020204"/>
    <w:charset w:val="00"/>
    <w:family w:val="swiss"/>
    <w:pitch w:val="variable"/>
    <w:sig w:usb0="01000003" w:usb1="00000000" w:usb2="00000000" w:usb3="00000000" w:csb0="00010001" w:csb1="00000000"/>
  </w:font>
  <w:font w:name="Angsana New">
    <w:panose1 w:val="02020603050405020304"/>
    <w:charset w:val="00"/>
    <w:family w:val="roman"/>
    <w:pitch w:val="variable"/>
    <w:sig w:usb0="0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DA54C4"/>
    <w:multiLevelType w:val="hybridMultilevel"/>
    <w:tmpl w:val="31A4BE6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056A5AE6"/>
    <w:multiLevelType w:val="hybridMultilevel"/>
    <w:tmpl w:val="E780C2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67B59DB"/>
    <w:multiLevelType w:val="hybridMultilevel"/>
    <w:tmpl w:val="F60CB3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8223C9F"/>
    <w:multiLevelType w:val="hybridMultilevel"/>
    <w:tmpl w:val="AE42B79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09401035"/>
    <w:multiLevelType w:val="hybridMultilevel"/>
    <w:tmpl w:val="F14CA4A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0A756C58"/>
    <w:multiLevelType w:val="hybridMultilevel"/>
    <w:tmpl w:val="6834FEC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>
    <w:nsid w:val="0CD33D5B"/>
    <w:multiLevelType w:val="hybridMultilevel"/>
    <w:tmpl w:val="FE7473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0D1177F4"/>
    <w:multiLevelType w:val="hybridMultilevel"/>
    <w:tmpl w:val="4B3A798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>
    <w:nsid w:val="0D843BFA"/>
    <w:multiLevelType w:val="hybridMultilevel"/>
    <w:tmpl w:val="35FEA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0E2D154E"/>
    <w:multiLevelType w:val="hybridMultilevel"/>
    <w:tmpl w:val="13AC085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>
    <w:nsid w:val="0E685E4C"/>
    <w:multiLevelType w:val="hybridMultilevel"/>
    <w:tmpl w:val="B02C1D9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>
    <w:nsid w:val="11830792"/>
    <w:multiLevelType w:val="hybridMultilevel"/>
    <w:tmpl w:val="5B1C98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1303099F"/>
    <w:multiLevelType w:val="hybridMultilevel"/>
    <w:tmpl w:val="7A26644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>
    <w:nsid w:val="145A654C"/>
    <w:multiLevelType w:val="hybridMultilevel"/>
    <w:tmpl w:val="ADA8B26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>
    <w:nsid w:val="156E5FF0"/>
    <w:multiLevelType w:val="hybridMultilevel"/>
    <w:tmpl w:val="74F200F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>
    <w:nsid w:val="179562AD"/>
    <w:multiLevelType w:val="hybridMultilevel"/>
    <w:tmpl w:val="83B8C6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18D7331B"/>
    <w:multiLevelType w:val="hybridMultilevel"/>
    <w:tmpl w:val="BDF4EE3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>
    <w:nsid w:val="19C964F5"/>
    <w:multiLevelType w:val="hybridMultilevel"/>
    <w:tmpl w:val="A5F2E50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>
    <w:nsid w:val="1B302CA2"/>
    <w:multiLevelType w:val="hybridMultilevel"/>
    <w:tmpl w:val="D8D4BB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20046C73"/>
    <w:multiLevelType w:val="hybridMultilevel"/>
    <w:tmpl w:val="8D6E622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>
    <w:nsid w:val="20535873"/>
    <w:multiLevelType w:val="hybridMultilevel"/>
    <w:tmpl w:val="FE8AC2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23940B91"/>
    <w:multiLevelType w:val="hybridMultilevel"/>
    <w:tmpl w:val="EA6E129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>
    <w:nsid w:val="23FE70BC"/>
    <w:multiLevelType w:val="hybridMultilevel"/>
    <w:tmpl w:val="3BACA01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>
    <w:nsid w:val="24C12E5C"/>
    <w:multiLevelType w:val="hybridMultilevel"/>
    <w:tmpl w:val="62A60A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25211D8D"/>
    <w:multiLevelType w:val="hybridMultilevel"/>
    <w:tmpl w:val="C0E0EA2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>
    <w:nsid w:val="265C5A48"/>
    <w:multiLevelType w:val="hybridMultilevel"/>
    <w:tmpl w:val="8EFCCEB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>
    <w:nsid w:val="27C32F8E"/>
    <w:multiLevelType w:val="hybridMultilevel"/>
    <w:tmpl w:val="19808CA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>
    <w:nsid w:val="28E173D8"/>
    <w:multiLevelType w:val="hybridMultilevel"/>
    <w:tmpl w:val="7CBA636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8">
    <w:nsid w:val="2B0479C2"/>
    <w:multiLevelType w:val="hybridMultilevel"/>
    <w:tmpl w:val="C68097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2B9C3BEE"/>
    <w:multiLevelType w:val="hybridMultilevel"/>
    <w:tmpl w:val="D8E6750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>
    <w:nsid w:val="302414A3"/>
    <w:multiLevelType w:val="hybridMultilevel"/>
    <w:tmpl w:val="E700ACC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>
    <w:nsid w:val="331B5C9E"/>
    <w:multiLevelType w:val="hybridMultilevel"/>
    <w:tmpl w:val="E31C4E7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2">
    <w:nsid w:val="3335376E"/>
    <w:multiLevelType w:val="hybridMultilevel"/>
    <w:tmpl w:val="8488B6A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3">
    <w:nsid w:val="35D327CA"/>
    <w:multiLevelType w:val="hybridMultilevel"/>
    <w:tmpl w:val="41744F7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4">
    <w:nsid w:val="370E4D41"/>
    <w:multiLevelType w:val="hybridMultilevel"/>
    <w:tmpl w:val="0C567B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384565B9"/>
    <w:multiLevelType w:val="hybridMultilevel"/>
    <w:tmpl w:val="8600256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6">
    <w:nsid w:val="39D55138"/>
    <w:multiLevelType w:val="hybridMultilevel"/>
    <w:tmpl w:val="130AAC1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7">
    <w:nsid w:val="3EAD2C5E"/>
    <w:multiLevelType w:val="hybridMultilevel"/>
    <w:tmpl w:val="AA1C8E7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8">
    <w:nsid w:val="3FED22EB"/>
    <w:multiLevelType w:val="hybridMultilevel"/>
    <w:tmpl w:val="8834CC8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9">
    <w:nsid w:val="40CD451A"/>
    <w:multiLevelType w:val="hybridMultilevel"/>
    <w:tmpl w:val="57B2AB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>
    <w:nsid w:val="42A619E5"/>
    <w:multiLevelType w:val="hybridMultilevel"/>
    <w:tmpl w:val="201404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>
    <w:nsid w:val="498E01D6"/>
    <w:multiLevelType w:val="hybridMultilevel"/>
    <w:tmpl w:val="469638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>
    <w:nsid w:val="4A0E4895"/>
    <w:multiLevelType w:val="hybridMultilevel"/>
    <w:tmpl w:val="80DAC17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3">
    <w:nsid w:val="4CE248F0"/>
    <w:multiLevelType w:val="hybridMultilevel"/>
    <w:tmpl w:val="D540AE2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4">
    <w:nsid w:val="517665AF"/>
    <w:multiLevelType w:val="hybridMultilevel"/>
    <w:tmpl w:val="82CAF37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5">
    <w:nsid w:val="56DB6015"/>
    <w:multiLevelType w:val="hybridMultilevel"/>
    <w:tmpl w:val="9F365B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>
    <w:nsid w:val="594D3589"/>
    <w:multiLevelType w:val="hybridMultilevel"/>
    <w:tmpl w:val="22CC53F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7">
    <w:nsid w:val="5C086B46"/>
    <w:multiLevelType w:val="hybridMultilevel"/>
    <w:tmpl w:val="40FA0F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>
    <w:nsid w:val="5D500584"/>
    <w:multiLevelType w:val="hybridMultilevel"/>
    <w:tmpl w:val="AE068AD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9">
    <w:nsid w:val="5DA714C5"/>
    <w:multiLevelType w:val="hybridMultilevel"/>
    <w:tmpl w:val="EFC2877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0">
    <w:nsid w:val="5DE86276"/>
    <w:multiLevelType w:val="hybridMultilevel"/>
    <w:tmpl w:val="2FAC2BA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1">
    <w:nsid w:val="5F0479C3"/>
    <w:multiLevelType w:val="hybridMultilevel"/>
    <w:tmpl w:val="E8BC2C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2">
    <w:nsid w:val="5FB87124"/>
    <w:multiLevelType w:val="hybridMultilevel"/>
    <w:tmpl w:val="8288408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3">
    <w:nsid w:val="61513622"/>
    <w:multiLevelType w:val="hybridMultilevel"/>
    <w:tmpl w:val="FF34F96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4">
    <w:nsid w:val="62EA0561"/>
    <w:multiLevelType w:val="hybridMultilevel"/>
    <w:tmpl w:val="1B2CC44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5">
    <w:nsid w:val="62EA6984"/>
    <w:multiLevelType w:val="hybridMultilevel"/>
    <w:tmpl w:val="88EA07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>
    <w:nsid w:val="66EB0EBD"/>
    <w:multiLevelType w:val="hybridMultilevel"/>
    <w:tmpl w:val="4FBC575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7">
    <w:nsid w:val="697D1C14"/>
    <w:multiLevelType w:val="hybridMultilevel"/>
    <w:tmpl w:val="D178920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8">
    <w:nsid w:val="6A1E5799"/>
    <w:multiLevelType w:val="hybridMultilevel"/>
    <w:tmpl w:val="B28424D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9">
    <w:nsid w:val="6C430AF4"/>
    <w:multiLevelType w:val="hybridMultilevel"/>
    <w:tmpl w:val="D2FA4E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0">
    <w:nsid w:val="6CB40095"/>
    <w:multiLevelType w:val="hybridMultilevel"/>
    <w:tmpl w:val="1A28DE6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1">
    <w:nsid w:val="6D4A74C9"/>
    <w:multiLevelType w:val="hybridMultilevel"/>
    <w:tmpl w:val="3F86482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2">
    <w:nsid w:val="6F7C38EC"/>
    <w:multiLevelType w:val="hybridMultilevel"/>
    <w:tmpl w:val="D0DE5C0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3">
    <w:nsid w:val="719B193B"/>
    <w:multiLevelType w:val="hybridMultilevel"/>
    <w:tmpl w:val="EC6C845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>
    <w:nsid w:val="71AE7CD9"/>
    <w:multiLevelType w:val="hybridMultilevel"/>
    <w:tmpl w:val="ADECB1A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5">
    <w:nsid w:val="73816A3A"/>
    <w:multiLevelType w:val="hybridMultilevel"/>
    <w:tmpl w:val="F52C3D6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6">
    <w:nsid w:val="75063FFF"/>
    <w:multiLevelType w:val="hybridMultilevel"/>
    <w:tmpl w:val="93EC4EA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7">
    <w:nsid w:val="76F15F4D"/>
    <w:multiLevelType w:val="hybridMultilevel"/>
    <w:tmpl w:val="A90CCFF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8">
    <w:nsid w:val="7718379D"/>
    <w:multiLevelType w:val="hybridMultilevel"/>
    <w:tmpl w:val="893EA38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9">
    <w:nsid w:val="771F2DF9"/>
    <w:multiLevelType w:val="hybridMultilevel"/>
    <w:tmpl w:val="C70CC32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0">
    <w:nsid w:val="7F6E719F"/>
    <w:multiLevelType w:val="hybridMultilevel"/>
    <w:tmpl w:val="4342A25C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63"/>
  </w:num>
  <w:num w:numId="2">
    <w:abstractNumId w:val="37"/>
  </w:num>
  <w:num w:numId="3">
    <w:abstractNumId w:val="55"/>
  </w:num>
  <w:num w:numId="4">
    <w:abstractNumId w:val="39"/>
  </w:num>
  <w:num w:numId="5">
    <w:abstractNumId w:val="12"/>
  </w:num>
  <w:num w:numId="6">
    <w:abstractNumId w:val="65"/>
  </w:num>
  <w:num w:numId="7">
    <w:abstractNumId w:val="54"/>
  </w:num>
  <w:num w:numId="8">
    <w:abstractNumId w:val="50"/>
  </w:num>
  <w:num w:numId="9">
    <w:abstractNumId w:val="29"/>
  </w:num>
  <w:num w:numId="10">
    <w:abstractNumId w:val="27"/>
  </w:num>
  <w:num w:numId="11">
    <w:abstractNumId w:val="43"/>
  </w:num>
  <w:num w:numId="12">
    <w:abstractNumId w:val="60"/>
  </w:num>
  <w:num w:numId="13">
    <w:abstractNumId w:val="17"/>
  </w:num>
  <w:num w:numId="14">
    <w:abstractNumId w:val="22"/>
  </w:num>
  <w:num w:numId="15">
    <w:abstractNumId w:val="14"/>
  </w:num>
  <w:num w:numId="16">
    <w:abstractNumId w:val="19"/>
  </w:num>
  <w:num w:numId="17">
    <w:abstractNumId w:val="31"/>
  </w:num>
  <w:num w:numId="18">
    <w:abstractNumId w:val="26"/>
  </w:num>
  <w:num w:numId="19">
    <w:abstractNumId w:val="52"/>
  </w:num>
  <w:num w:numId="20">
    <w:abstractNumId w:val="57"/>
  </w:num>
  <w:num w:numId="21">
    <w:abstractNumId w:val="69"/>
  </w:num>
  <w:num w:numId="22">
    <w:abstractNumId w:val="35"/>
  </w:num>
  <w:num w:numId="23">
    <w:abstractNumId w:val="9"/>
  </w:num>
  <w:num w:numId="24">
    <w:abstractNumId w:val="64"/>
  </w:num>
  <w:num w:numId="25">
    <w:abstractNumId w:val="58"/>
  </w:num>
  <w:num w:numId="26">
    <w:abstractNumId w:val="68"/>
  </w:num>
  <w:num w:numId="27">
    <w:abstractNumId w:val="11"/>
  </w:num>
  <w:num w:numId="28">
    <w:abstractNumId w:val="47"/>
  </w:num>
  <w:num w:numId="29">
    <w:abstractNumId w:val="1"/>
  </w:num>
  <w:num w:numId="30">
    <w:abstractNumId w:val="20"/>
  </w:num>
  <w:num w:numId="31">
    <w:abstractNumId w:val="6"/>
  </w:num>
  <w:num w:numId="32">
    <w:abstractNumId w:val="23"/>
  </w:num>
  <w:num w:numId="33">
    <w:abstractNumId w:val="62"/>
  </w:num>
  <w:num w:numId="34">
    <w:abstractNumId w:val="67"/>
  </w:num>
  <w:num w:numId="35">
    <w:abstractNumId w:val="10"/>
  </w:num>
  <w:num w:numId="36">
    <w:abstractNumId w:val="5"/>
  </w:num>
  <w:num w:numId="37">
    <w:abstractNumId w:val="7"/>
  </w:num>
  <w:num w:numId="38">
    <w:abstractNumId w:val="30"/>
  </w:num>
  <w:num w:numId="39">
    <w:abstractNumId w:val="51"/>
  </w:num>
  <w:num w:numId="40">
    <w:abstractNumId w:val="4"/>
  </w:num>
  <w:num w:numId="41">
    <w:abstractNumId w:val="13"/>
  </w:num>
  <w:num w:numId="42">
    <w:abstractNumId w:val="16"/>
  </w:num>
  <w:num w:numId="43">
    <w:abstractNumId w:val="25"/>
  </w:num>
  <w:num w:numId="44">
    <w:abstractNumId w:val="46"/>
  </w:num>
  <w:num w:numId="45">
    <w:abstractNumId w:val="61"/>
  </w:num>
  <w:num w:numId="46">
    <w:abstractNumId w:val="48"/>
  </w:num>
  <w:num w:numId="47">
    <w:abstractNumId w:val="2"/>
  </w:num>
  <w:num w:numId="48">
    <w:abstractNumId w:val="70"/>
  </w:num>
  <w:num w:numId="49">
    <w:abstractNumId w:val="56"/>
  </w:num>
  <w:num w:numId="50">
    <w:abstractNumId w:val="24"/>
  </w:num>
  <w:num w:numId="51">
    <w:abstractNumId w:val="53"/>
  </w:num>
  <w:num w:numId="52">
    <w:abstractNumId w:val="32"/>
  </w:num>
  <w:num w:numId="53">
    <w:abstractNumId w:val="66"/>
  </w:num>
  <w:num w:numId="54">
    <w:abstractNumId w:val="40"/>
  </w:num>
  <w:num w:numId="55">
    <w:abstractNumId w:val="45"/>
  </w:num>
  <w:num w:numId="56">
    <w:abstractNumId w:val="38"/>
  </w:num>
  <w:num w:numId="57">
    <w:abstractNumId w:val="42"/>
  </w:num>
  <w:num w:numId="58">
    <w:abstractNumId w:val="15"/>
  </w:num>
  <w:num w:numId="59">
    <w:abstractNumId w:val="28"/>
  </w:num>
  <w:num w:numId="60">
    <w:abstractNumId w:val="34"/>
  </w:num>
  <w:num w:numId="61">
    <w:abstractNumId w:val="18"/>
  </w:num>
  <w:num w:numId="62">
    <w:abstractNumId w:val="59"/>
  </w:num>
  <w:num w:numId="63">
    <w:abstractNumId w:val="8"/>
  </w:num>
  <w:num w:numId="64">
    <w:abstractNumId w:val="41"/>
  </w:num>
  <w:num w:numId="65">
    <w:abstractNumId w:val="44"/>
  </w:num>
  <w:num w:numId="66">
    <w:abstractNumId w:val="3"/>
  </w:num>
  <w:num w:numId="67">
    <w:abstractNumId w:val="36"/>
  </w:num>
  <w:num w:numId="68">
    <w:abstractNumId w:val="21"/>
  </w:num>
  <w:num w:numId="69">
    <w:abstractNumId w:val="33"/>
  </w:num>
  <w:num w:numId="70">
    <w:abstractNumId w:val="0"/>
  </w:num>
  <w:num w:numId="71">
    <w:abstractNumId w:val="49"/>
  </w:num>
  <w:numIdMacAtCleanup w:val="7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อาหารเป็นยา.enl&lt;/item&gt;&lt;/Libraries&gt;&lt;/ENLibraries&gt;"/>
  </w:docVars>
  <w:rsids>
    <w:rsidRoot w:val="00FF6CDE"/>
    <w:rsid w:val="00085E8F"/>
    <w:rsid w:val="00165662"/>
    <w:rsid w:val="001C00FC"/>
    <w:rsid w:val="00296A06"/>
    <w:rsid w:val="00310494"/>
    <w:rsid w:val="00310861"/>
    <w:rsid w:val="00314A28"/>
    <w:rsid w:val="0038366B"/>
    <w:rsid w:val="003913F4"/>
    <w:rsid w:val="003E0E02"/>
    <w:rsid w:val="00417D45"/>
    <w:rsid w:val="0042197D"/>
    <w:rsid w:val="00432429"/>
    <w:rsid w:val="004B4F2A"/>
    <w:rsid w:val="005132BB"/>
    <w:rsid w:val="00515B6F"/>
    <w:rsid w:val="005A018F"/>
    <w:rsid w:val="005C2EBD"/>
    <w:rsid w:val="006545C0"/>
    <w:rsid w:val="006D7E4B"/>
    <w:rsid w:val="006F48E3"/>
    <w:rsid w:val="00711DD1"/>
    <w:rsid w:val="00716AA7"/>
    <w:rsid w:val="007C5B06"/>
    <w:rsid w:val="00861167"/>
    <w:rsid w:val="008A79AB"/>
    <w:rsid w:val="008D55C7"/>
    <w:rsid w:val="00993F8A"/>
    <w:rsid w:val="009E35AF"/>
    <w:rsid w:val="00AA31E4"/>
    <w:rsid w:val="00AC6FFE"/>
    <w:rsid w:val="00CA5725"/>
    <w:rsid w:val="00D23164"/>
    <w:rsid w:val="00D30A52"/>
    <w:rsid w:val="00D76B41"/>
    <w:rsid w:val="00D85FD6"/>
    <w:rsid w:val="00D91F25"/>
    <w:rsid w:val="00D95011"/>
    <w:rsid w:val="00DC09AD"/>
    <w:rsid w:val="00DD09BB"/>
    <w:rsid w:val="00DE2900"/>
    <w:rsid w:val="00EA0A4A"/>
    <w:rsid w:val="00F170AE"/>
    <w:rsid w:val="00F54C6F"/>
    <w:rsid w:val="00F73D4E"/>
    <w:rsid w:val="00F9253E"/>
    <w:rsid w:val="00F95ECD"/>
    <w:rsid w:val="00FF6C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FF6CDE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FF6CD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4</TotalTime>
  <Pages>36</Pages>
  <Words>2289</Words>
  <Characters>13048</Characters>
  <Application>Microsoft Office Word</Application>
  <DocSecurity>0</DocSecurity>
  <Lines>108</Lines>
  <Paragraphs>30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153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ngzebub</dc:creator>
  <cp:keywords/>
  <dc:description/>
  <cp:lastModifiedBy>pingzebub</cp:lastModifiedBy>
  <cp:revision>29</cp:revision>
  <dcterms:created xsi:type="dcterms:W3CDTF">2013-06-13T09:13:00Z</dcterms:created>
  <dcterms:modified xsi:type="dcterms:W3CDTF">2013-06-13T16:17:00Z</dcterms:modified>
</cp:coreProperties>
</file>